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4D71AF50" w:rsidR="00AD6819" w:rsidRPr="00F00C59" w:rsidRDefault="001A3021" w:rsidP="005D05C0">
            <w:pPr>
              <w:pStyle w:val="Headingtitle"/>
            </w:pPr>
            <w:r>
              <w:t xml:space="preserve">Kasutaja pidevautentimine </w:t>
            </w:r>
            <w:r w:rsidR="00A529A4">
              <w:t xml:space="preserve">Ja PETMISE VÄHENDAMINE VEEBITESTIDES </w:t>
            </w:r>
            <w:r>
              <w:t xml:space="preserve">Tallinna Tehnikaülikooli küberkaitse </w:t>
            </w:r>
            <w:r w:rsidR="005D05C0">
              <w:t>magi</w:t>
            </w:r>
            <w:r w:rsidR="003946B2">
              <w:t>striprogrammi sisseastumisTESTI</w:t>
            </w:r>
            <w:r w:rsidR="005D05C0">
              <w:t xml:space="preserve"> näitel</w:t>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r>
              <w:t>Bakalaureusetöö</w:t>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8"/>
          <w:footnotePr>
            <w:numRestart w:val="eachPage"/>
          </w:footnotePr>
          <w:type w:val="continuous"/>
          <w:pgSz w:w="11907" w:h="16840" w:code="9"/>
          <w:pgMar w:top="1418" w:right="1701" w:bottom="1418" w:left="1701" w:header="709" w:footer="1134" w:gutter="0"/>
          <w:cols w:space="708"/>
          <w:docGrid w:linePitch="326"/>
        </w:sectPr>
      </w:pPr>
      <w:bookmarkStart w:id="0" w:name="_Toc437263079"/>
    </w:p>
    <w:p w14:paraId="68DBF11F" w14:textId="77777777" w:rsidR="009F4718" w:rsidRDefault="009F4718" w:rsidP="0040413D">
      <w:pPr>
        <w:pStyle w:val="Headingcenter"/>
      </w:pPr>
      <w:r w:rsidRPr="000650B0">
        <w:lastRenderedPageBreak/>
        <w:t>Autorideklaratsioon</w:t>
      </w:r>
      <w:bookmarkEnd w:id="0"/>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9"/>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1" w:name="_Toc437263080"/>
      <w:r w:rsidRPr="00150112">
        <w:lastRenderedPageBreak/>
        <w:t>Annotatsioon</w:t>
      </w:r>
      <w:bookmarkEnd w:id="1"/>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2" w:name="_Toc437263081"/>
      <w:r w:rsidRPr="00922B85">
        <w:rPr>
          <w:lang w:val="en-GB"/>
        </w:rPr>
        <w:lastRenderedPageBreak/>
        <w:t>Abstract</w:t>
      </w:r>
      <w:bookmarkEnd w:id="2"/>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7777777" w:rsidR="009F4718" w:rsidRDefault="009F4718" w:rsidP="0040413D">
      <w:pPr>
        <w:pStyle w:val="Headingcenter"/>
      </w:pPr>
      <w:bookmarkStart w:id="3" w:name="_Toc437263082"/>
      <w:r w:rsidRPr="00D86E77">
        <w:lastRenderedPageBreak/>
        <w:t>Lühendite ja mõistete sõnastik</w:t>
      </w:r>
      <w:bookmarkEnd w:id="3"/>
    </w:p>
    <w:tbl>
      <w:tblPr>
        <w:tblW w:w="0" w:type="auto"/>
        <w:tblLook w:val="04A0" w:firstRow="1" w:lastRow="0" w:firstColumn="1" w:lastColumn="0" w:noHBand="0" w:noVBand="1"/>
      </w:tblPr>
      <w:tblGrid>
        <w:gridCol w:w="2616"/>
        <w:gridCol w:w="5889"/>
      </w:tblGrid>
      <w:tr w:rsidR="00A529A4" w14:paraId="315CE44E" w14:textId="77777777" w:rsidTr="00EB2E10">
        <w:trPr>
          <w:trHeight w:val="397"/>
        </w:trPr>
        <w:tc>
          <w:tcPr>
            <w:tcW w:w="2616" w:type="dxa"/>
            <w:shd w:val="clear" w:color="auto" w:fill="auto"/>
          </w:tcPr>
          <w:p w14:paraId="5BF02217" w14:textId="4C6F776D" w:rsidR="00A529A4" w:rsidRDefault="00A529A4" w:rsidP="00EB2E10">
            <w:pPr>
              <w:pStyle w:val="Tabletext"/>
            </w:pPr>
            <w:r>
              <w:t>DevOps</w:t>
            </w:r>
          </w:p>
        </w:tc>
        <w:tc>
          <w:tcPr>
            <w:tcW w:w="5889" w:type="dxa"/>
            <w:shd w:val="clear" w:color="auto" w:fill="auto"/>
          </w:tcPr>
          <w:p w14:paraId="2658A273" w14:textId="6C2B62B0" w:rsidR="00A529A4" w:rsidRDefault="00A529A4" w:rsidP="00A529A4">
            <w:pPr>
              <w:pStyle w:val="Tabletext"/>
              <w:tabs>
                <w:tab w:val="left" w:pos="2220"/>
              </w:tabs>
            </w:pPr>
            <w:r>
              <w:t xml:space="preserve">„Koostööd soodustav kultuuriline ja operatiivne mudel, mis tagab IT suure jõudluse ärieesmärkide saavutamiseks.“ </w:t>
            </w:r>
            <w:r>
              <w:fldChar w:fldCharType="begin" w:fldLock="1"/>
            </w:r>
            <w:r>
              <w:instrText>ADDIN CSL_CITATION { "citationItems" : [ { "id" : "ITEM-1", "itemData" : { "id" : "ITEM-1", "issued" : { "date-parts" : [ [ "0" ] ] }, "title" : "DevOps Glossary English-Estonian", "type" : "article" }, "uris" : [ "http://www.mendeley.com/documents/?uuid=1872638c-a197-38be-91b8-e12ed8604c49" ] } ], "mendeley" : { "formattedCitation" : "[1]", "plainTextFormattedCitation" : "[1]", "previouslyFormattedCitation" : "[1]" }, "properties" : {  }, "schema" : "https://github.com/citation-style-language/schema/raw/master/csl-citation.json" }</w:instrText>
            </w:r>
            <w:r>
              <w:fldChar w:fldCharType="separate"/>
            </w:r>
            <w:r w:rsidRPr="00A529A4">
              <w:rPr>
                <w:noProof/>
              </w:rPr>
              <w:t>[1]</w:t>
            </w:r>
            <w:r>
              <w:fldChar w:fldCharType="end"/>
            </w:r>
          </w:p>
        </w:tc>
      </w:tr>
      <w:tr w:rsidR="00186F83" w14:paraId="122891DB" w14:textId="77777777" w:rsidTr="00EB2E10">
        <w:trPr>
          <w:trHeight w:val="397"/>
        </w:trPr>
        <w:tc>
          <w:tcPr>
            <w:tcW w:w="2616" w:type="dxa"/>
            <w:shd w:val="clear" w:color="auto" w:fill="auto"/>
          </w:tcPr>
          <w:p w14:paraId="704DB7B8" w14:textId="3351B39C" w:rsidR="00186F83" w:rsidRDefault="00186F83" w:rsidP="00EB2E10">
            <w:pPr>
              <w:pStyle w:val="Tabletext"/>
            </w:pPr>
            <w:r>
              <w:t>Buutima</w:t>
            </w:r>
          </w:p>
        </w:tc>
        <w:tc>
          <w:tcPr>
            <w:tcW w:w="5889" w:type="dxa"/>
            <w:shd w:val="clear" w:color="auto" w:fill="auto"/>
          </w:tcPr>
          <w:p w14:paraId="708DFCCF" w14:textId="15BCC261" w:rsidR="00186F83" w:rsidRPr="00186F83" w:rsidRDefault="00186F83" w:rsidP="00A529A4">
            <w:pPr>
              <w:pStyle w:val="Tabletext"/>
              <w:tabs>
                <w:tab w:val="left" w:pos="2220"/>
              </w:tabs>
            </w:pPr>
            <w:r>
              <w:rPr>
                <w:i/>
              </w:rPr>
              <w:t>To boot</w:t>
            </w:r>
            <w:r>
              <w:t xml:space="preserve">. Alglaadima. „Operatsioonisüsteemi arvuti põhimälusse laadima ja käivitama.“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186F83">
              <w:rPr>
                <w:noProof/>
              </w:rPr>
              <w:t>[2]</w:t>
            </w:r>
            <w:r>
              <w:fldChar w:fldCharType="end"/>
            </w:r>
          </w:p>
        </w:tc>
      </w:tr>
      <w:tr w:rsidR="005A445D" w14:paraId="3AD16110" w14:textId="77777777" w:rsidTr="00EB2E10">
        <w:trPr>
          <w:trHeight w:val="397"/>
        </w:trPr>
        <w:tc>
          <w:tcPr>
            <w:tcW w:w="2616" w:type="dxa"/>
            <w:shd w:val="clear" w:color="auto" w:fill="auto"/>
          </w:tcPr>
          <w:p w14:paraId="49EE84BE" w14:textId="7EAACA55" w:rsidR="005A445D" w:rsidRDefault="005A445D" w:rsidP="00EB2E10">
            <w:pPr>
              <w:pStyle w:val="Tabletext"/>
            </w:pPr>
            <w:r>
              <w:t>RAM-ketas</w:t>
            </w:r>
          </w:p>
        </w:tc>
        <w:tc>
          <w:tcPr>
            <w:tcW w:w="5889" w:type="dxa"/>
            <w:shd w:val="clear" w:color="auto" w:fill="auto"/>
          </w:tcPr>
          <w:p w14:paraId="5E674510" w14:textId="036A5889" w:rsidR="005A445D" w:rsidRPr="005A445D" w:rsidRDefault="005A445D" w:rsidP="00A529A4">
            <w:pPr>
              <w:pStyle w:val="Tabletext"/>
              <w:tabs>
                <w:tab w:val="left" w:pos="2220"/>
              </w:tabs>
            </w:pPr>
            <w:r>
              <w:t xml:space="preserve">Kirjutatav ket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5A445D">
              <w:rPr>
                <w:noProof/>
              </w:rPr>
              <w:t>[2]</w:t>
            </w:r>
            <w:r>
              <w:fldChar w:fldCharType="end"/>
            </w:r>
          </w:p>
        </w:tc>
      </w:tr>
      <w:tr w:rsidR="0046558E" w14:paraId="480B68B2" w14:textId="77777777" w:rsidTr="00EB2E10">
        <w:trPr>
          <w:trHeight w:val="397"/>
        </w:trPr>
        <w:tc>
          <w:tcPr>
            <w:tcW w:w="2616" w:type="dxa"/>
            <w:shd w:val="clear" w:color="auto" w:fill="auto"/>
          </w:tcPr>
          <w:p w14:paraId="26CAC072" w14:textId="203011B8" w:rsidR="0046558E" w:rsidRDefault="0046558E" w:rsidP="00EB2E10">
            <w:pPr>
              <w:pStyle w:val="Tabletext"/>
            </w:pPr>
            <w:r>
              <w:t>Brauser</w:t>
            </w:r>
          </w:p>
        </w:tc>
        <w:tc>
          <w:tcPr>
            <w:tcW w:w="5889" w:type="dxa"/>
            <w:shd w:val="clear" w:color="auto" w:fill="auto"/>
          </w:tcPr>
          <w:p w14:paraId="4B459900" w14:textId="12E5081F" w:rsidR="0046558E" w:rsidRDefault="0046558E" w:rsidP="00A529A4">
            <w:pPr>
              <w:pStyle w:val="Tabletext"/>
              <w:tabs>
                <w:tab w:val="left" w:pos="2220"/>
              </w:tabs>
            </w:pPr>
            <w:r>
              <w:t xml:space="preserve">Veebilehitseja,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46558E">
              <w:rPr>
                <w:noProof/>
              </w:rPr>
              <w:t>[2]</w:t>
            </w:r>
            <w:r>
              <w:fldChar w:fldCharType="end"/>
            </w:r>
          </w:p>
        </w:tc>
      </w:tr>
      <w:tr w:rsidR="00EF0731" w14:paraId="58169022" w14:textId="77777777" w:rsidTr="00EB2E10">
        <w:trPr>
          <w:trHeight w:val="397"/>
        </w:trPr>
        <w:tc>
          <w:tcPr>
            <w:tcW w:w="2616" w:type="dxa"/>
            <w:shd w:val="clear" w:color="auto" w:fill="auto"/>
          </w:tcPr>
          <w:p w14:paraId="4668249B" w14:textId="17936EA5" w:rsidR="00EF0731" w:rsidRDefault="008C528B" w:rsidP="00EB2E10">
            <w:pPr>
              <w:pStyle w:val="Tabletext"/>
            </w:pPr>
            <w:r>
              <w:t>IP-aadress</w:t>
            </w:r>
          </w:p>
        </w:tc>
        <w:tc>
          <w:tcPr>
            <w:tcW w:w="5889" w:type="dxa"/>
            <w:shd w:val="clear" w:color="auto" w:fill="auto"/>
          </w:tcPr>
          <w:p w14:paraId="24512574" w14:textId="10959FE2" w:rsidR="00EF0731" w:rsidRDefault="00186F83" w:rsidP="00EB2E10">
            <w:pPr>
              <w:pStyle w:val="Tabletext"/>
            </w:pPr>
            <w:r>
              <w:t>I</w:t>
            </w:r>
            <w:r w:rsidR="00573BAB">
              <w:t>nternetiaadress, võrgus asuva arvuti või muu seadme identifikaator</w:t>
            </w:r>
            <w:r w:rsidR="00543B6D">
              <w:t xml:space="preserve"> </w:t>
            </w:r>
            <w:r w:rsidR="00543B6D">
              <w:fldChar w:fldCharType="begin" w:fldLock="1"/>
            </w:r>
            <w:r w:rsidR="00A529A4">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rsidR="00543B6D">
              <w:fldChar w:fldCharType="separate"/>
            </w:r>
            <w:r w:rsidR="00A529A4" w:rsidRPr="00A529A4">
              <w:rPr>
                <w:noProof/>
              </w:rPr>
              <w:t>[2]</w:t>
            </w:r>
            <w:r w:rsidR="00543B6D">
              <w:fldChar w:fldCharType="end"/>
            </w:r>
          </w:p>
        </w:tc>
      </w:tr>
      <w:tr w:rsidR="00EF0731" w14:paraId="26DF1670" w14:textId="77777777" w:rsidTr="00EB2E10">
        <w:trPr>
          <w:trHeight w:val="397"/>
        </w:trPr>
        <w:tc>
          <w:tcPr>
            <w:tcW w:w="2616" w:type="dxa"/>
            <w:shd w:val="clear" w:color="auto" w:fill="auto"/>
          </w:tcPr>
          <w:p w14:paraId="74A43CA5" w14:textId="6E2255F1" w:rsidR="00EF0731" w:rsidRPr="00157D2C" w:rsidRDefault="001F0215" w:rsidP="00EB2E10">
            <w:pPr>
              <w:pStyle w:val="Tabletext"/>
            </w:pPr>
            <w:r>
              <w:t>LMS</w:t>
            </w:r>
          </w:p>
        </w:tc>
        <w:tc>
          <w:tcPr>
            <w:tcW w:w="5889" w:type="dxa"/>
            <w:shd w:val="clear" w:color="auto" w:fill="auto"/>
          </w:tcPr>
          <w:p w14:paraId="5BB76D0B" w14:textId="68122B96" w:rsidR="00EF0731" w:rsidRPr="001F0215" w:rsidRDefault="001F0215" w:rsidP="00EB2E10">
            <w:pPr>
              <w:pStyle w:val="Tabletext"/>
            </w:pPr>
            <w:r>
              <w:rPr>
                <w:i/>
              </w:rPr>
              <w:t>Learning management system</w:t>
            </w:r>
            <w:r>
              <w:t xml:space="preserve">, </w:t>
            </w:r>
            <w:r w:rsidR="00AB7D73">
              <w:t xml:space="preserve">veebipõhine õppekeskkond, õppeinfosüsteem?. Keskkond, mis võimaldab hallata veebipõhiseid kursuseid, õppematerjale, õppureid ja tulemusi. </w:t>
            </w:r>
            <w:r w:rsidR="00AB7D73">
              <w:fldChar w:fldCharType="begin" w:fldLock="1"/>
            </w:r>
            <w:r w:rsidR="00A529A4">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3]", "plainTextFormattedCitation" : "[3]", "previouslyFormattedCitation" : "[3]" }, "properties" : {  }, "schema" : "https://github.com/citation-style-language/schema/raw/master/csl-citation.json" }</w:instrText>
            </w:r>
            <w:r w:rsidR="00AB7D73">
              <w:fldChar w:fldCharType="separate"/>
            </w:r>
            <w:r w:rsidR="00A529A4" w:rsidRPr="00A529A4">
              <w:rPr>
                <w:noProof/>
              </w:rPr>
              <w:t>[3]</w:t>
            </w:r>
            <w:r w:rsidR="00AB7D73">
              <w:fldChar w:fldCharType="end"/>
            </w:r>
          </w:p>
        </w:tc>
      </w:tr>
      <w:tr w:rsidR="00987160" w14:paraId="5CC384A7" w14:textId="77777777" w:rsidTr="00EB2E10">
        <w:trPr>
          <w:trHeight w:val="397"/>
        </w:trPr>
        <w:tc>
          <w:tcPr>
            <w:tcW w:w="2616" w:type="dxa"/>
            <w:shd w:val="clear" w:color="auto" w:fill="auto"/>
          </w:tcPr>
          <w:p w14:paraId="51226719" w14:textId="2C6A1486" w:rsidR="00987160" w:rsidRDefault="00987160" w:rsidP="00EB2E10">
            <w:pPr>
              <w:pStyle w:val="Tabletext"/>
            </w:pPr>
            <w:r>
              <w:t>LTI</w:t>
            </w:r>
          </w:p>
        </w:tc>
        <w:tc>
          <w:tcPr>
            <w:tcW w:w="5889" w:type="dxa"/>
            <w:shd w:val="clear" w:color="auto" w:fill="auto"/>
          </w:tcPr>
          <w:p w14:paraId="2FDA177B" w14:textId="7FF5BDF4" w:rsidR="00987160" w:rsidRPr="00AC35FD" w:rsidRDefault="00AC35FD" w:rsidP="00EB2E10">
            <w:pPr>
              <w:pStyle w:val="Tabletext"/>
            </w:pPr>
            <w:r>
              <w:rPr>
                <w:i/>
              </w:rPr>
              <w:t>Learning Tools Interoperability</w:t>
            </w:r>
            <w:r>
              <w:t>, IMS Global Learning Consortiumi standard õppekeskkondade ja väliste rakenduste ning vahendite ühendamiseks</w:t>
            </w:r>
            <w:r w:rsidR="005C53B4">
              <w:t xml:space="preserve"> </w:t>
            </w:r>
            <w:r w:rsidR="00D50872">
              <w:fldChar w:fldCharType="begin" w:fldLock="1"/>
            </w:r>
            <w:r w:rsidR="00A529A4">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4]", "plainTextFormattedCitation" : "[4]", "previouslyFormattedCitation" : "[4]" }, "properties" : {  }, "schema" : "https://github.com/citation-style-language/schema/raw/master/csl-citation.json" }</w:instrText>
            </w:r>
            <w:r w:rsidR="00D50872">
              <w:fldChar w:fldCharType="separate"/>
            </w:r>
            <w:r w:rsidR="00A529A4" w:rsidRPr="00A529A4">
              <w:rPr>
                <w:noProof/>
              </w:rPr>
              <w:t>[4]</w:t>
            </w:r>
            <w:r w:rsidR="00D50872">
              <w:fldChar w:fldCharType="end"/>
            </w:r>
          </w:p>
        </w:tc>
      </w:tr>
      <w:tr w:rsidR="00EF0731" w14:paraId="7AC7E14A" w14:textId="77777777" w:rsidTr="00EB2E10">
        <w:trPr>
          <w:trHeight w:val="397"/>
        </w:trPr>
        <w:tc>
          <w:tcPr>
            <w:tcW w:w="2616" w:type="dxa"/>
            <w:shd w:val="clear" w:color="auto" w:fill="auto"/>
          </w:tcPr>
          <w:p w14:paraId="576C9F8D" w14:textId="3F0D617E" w:rsidR="00EF0731" w:rsidRDefault="00802FBD" w:rsidP="00EB2E10">
            <w:pPr>
              <w:pStyle w:val="Tabletext"/>
            </w:pPr>
            <w:r>
              <w:t>MOOC</w:t>
            </w:r>
          </w:p>
        </w:tc>
        <w:tc>
          <w:tcPr>
            <w:tcW w:w="5889" w:type="dxa"/>
            <w:shd w:val="clear" w:color="auto" w:fill="auto"/>
          </w:tcPr>
          <w:p w14:paraId="7D31CE65" w14:textId="32FA20B5" w:rsidR="00EF0731" w:rsidRPr="00802FBD" w:rsidRDefault="00802FBD" w:rsidP="00EB2E10">
            <w:pPr>
              <w:pStyle w:val="Tabletext"/>
            </w:pPr>
            <w:r w:rsidRPr="00802FBD">
              <w:rPr>
                <w:i/>
              </w:rPr>
              <w:t>Massive open online course</w:t>
            </w:r>
            <w:r w:rsidR="00A263E9">
              <w:t>, vaba juurdepääsuga e-kursus</w:t>
            </w:r>
            <w:r w:rsidR="00252687">
              <w:t>, tasuta veebipõhine kursus</w:t>
            </w:r>
            <w:r w:rsidR="00A263E9">
              <w:t xml:space="preserve"> </w:t>
            </w:r>
            <w:r w:rsidR="00A263E9">
              <w:fldChar w:fldCharType="begin" w:fldLock="1"/>
            </w:r>
            <w:r w:rsidR="00A529A4">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5], [6]", "plainTextFormattedCitation" : "[5], [6]", "previouslyFormattedCitation" : "[5], [6]" }, "properties" : {  }, "schema" : "https://github.com/citation-style-language/schema/raw/master/csl-citation.json" }</w:instrText>
            </w:r>
            <w:r w:rsidR="00A263E9">
              <w:fldChar w:fldCharType="separate"/>
            </w:r>
            <w:r w:rsidR="00A529A4" w:rsidRPr="00A529A4">
              <w:rPr>
                <w:noProof/>
              </w:rPr>
              <w:t>[5], [6]</w:t>
            </w:r>
            <w:r w:rsidR="00A263E9">
              <w:fldChar w:fldCharType="end"/>
            </w:r>
          </w:p>
        </w:tc>
      </w:tr>
      <w:tr w:rsidR="00EF0731" w14:paraId="48633012" w14:textId="77777777" w:rsidTr="00EB2E10">
        <w:trPr>
          <w:trHeight w:val="397"/>
        </w:trPr>
        <w:tc>
          <w:tcPr>
            <w:tcW w:w="2616" w:type="dxa"/>
            <w:shd w:val="clear" w:color="auto" w:fill="auto"/>
          </w:tcPr>
          <w:p w14:paraId="611AC399" w14:textId="372803C8" w:rsidR="00EF0731" w:rsidRDefault="001C3C96" w:rsidP="00EB2E10">
            <w:pPr>
              <w:pStyle w:val="Tabletext"/>
            </w:pPr>
            <w:r>
              <w:t>LFW</w:t>
            </w:r>
          </w:p>
        </w:tc>
        <w:tc>
          <w:tcPr>
            <w:tcW w:w="5889" w:type="dxa"/>
            <w:shd w:val="clear" w:color="auto" w:fill="auto"/>
          </w:tcPr>
          <w:p w14:paraId="5ACEBE30" w14:textId="7BF1B345" w:rsidR="00EF0731" w:rsidRPr="001C3C96" w:rsidRDefault="001C3C96" w:rsidP="00EB2E10">
            <w:pPr>
              <w:pStyle w:val="Tabletext"/>
            </w:pPr>
            <w:r w:rsidRPr="001C3C96">
              <w:rPr>
                <w:i/>
              </w:rPr>
              <w:t>Labeled Faces in the Wild</w:t>
            </w:r>
            <w:r>
              <w:t>, enamasti professionaalsete fotograafide poolt pildistatud kuulsuste fotode andmebaas</w:t>
            </w:r>
            <w:r w:rsidR="00A263E9">
              <w:t xml:space="preserve"> </w:t>
            </w:r>
            <w:r w:rsidR="00A263E9">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A263E9">
              <w:fldChar w:fldCharType="separate"/>
            </w:r>
            <w:r w:rsidR="00A529A4" w:rsidRPr="00A529A4">
              <w:rPr>
                <w:noProof/>
              </w:rPr>
              <w:t>[7]</w:t>
            </w:r>
            <w:r w:rsidR="00A263E9">
              <w:fldChar w:fldCharType="end"/>
            </w:r>
          </w:p>
        </w:tc>
      </w:tr>
      <w:tr w:rsidR="004D6E49" w14:paraId="58240212" w14:textId="77777777" w:rsidTr="00EB2E10">
        <w:trPr>
          <w:trHeight w:val="397"/>
        </w:trPr>
        <w:tc>
          <w:tcPr>
            <w:tcW w:w="2616" w:type="dxa"/>
            <w:shd w:val="clear" w:color="auto" w:fill="auto"/>
          </w:tcPr>
          <w:p w14:paraId="171E100B" w14:textId="4A3C63E2" w:rsidR="004D6E49" w:rsidRDefault="004D6E49" w:rsidP="00EB2E10">
            <w:pPr>
              <w:pStyle w:val="Tabletext"/>
            </w:pPr>
            <w:r>
              <w:t>Funktsiooniklahv</w:t>
            </w:r>
          </w:p>
        </w:tc>
        <w:tc>
          <w:tcPr>
            <w:tcW w:w="5889" w:type="dxa"/>
            <w:shd w:val="clear" w:color="auto" w:fill="auto"/>
          </w:tcPr>
          <w:p w14:paraId="775A2400" w14:textId="0985B713" w:rsidR="004D6E49" w:rsidRPr="004D6E49" w:rsidRDefault="004D6E49" w:rsidP="00EB2E10">
            <w:pPr>
              <w:pStyle w:val="Tabletext"/>
            </w:pPr>
            <w:r>
              <w:rPr>
                <w:i/>
              </w:rPr>
              <w:t>Function key</w:t>
            </w:r>
            <w:r>
              <w:t xml:space="preserve">. „Kuum klahv“. Spetsiaalset ülesannet täitvad klahvid arvutiklaviatuuril (F1 kuni F12)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4D6E49">
              <w:rPr>
                <w:noProof/>
              </w:rPr>
              <w:t>[2]</w:t>
            </w:r>
            <w:r>
              <w:fldChar w:fldCharType="end"/>
            </w:r>
          </w:p>
        </w:tc>
      </w:tr>
      <w:tr w:rsidR="00EF0731" w14:paraId="02A5CD54" w14:textId="77777777" w:rsidTr="00EB2E10">
        <w:trPr>
          <w:trHeight w:val="397"/>
        </w:trPr>
        <w:tc>
          <w:tcPr>
            <w:tcW w:w="2616" w:type="dxa"/>
            <w:shd w:val="clear" w:color="auto" w:fill="auto"/>
          </w:tcPr>
          <w:p w14:paraId="20380D50" w14:textId="566D0155" w:rsidR="00EF0731" w:rsidRDefault="00B801C6" w:rsidP="00EB2E10">
            <w:pPr>
              <w:pStyle w:val="Tabletext"/>
            </w:pPr>
            <w:r>
              <w:t>Spektroskoopia</w:t>
            </w:r>
          </w:p>
        </w:tc>
        <w:tc>
          <w:tcPr>
            <w:tcW w:w="5889" w:type="dxa"/>
            <w:shd w:val="clear" w:color="auto" w:fill="auto"/>
          </w:tcPr>
          <w:p w14:paraId="216389AF" w14:textId="033F8701" w:rsidR="00EF0731" w:rsidRDefault="00B801C6" w:rsidP="00EB2E10">
            <w:pPr>
              <w:pStyle w:val="Tabletext"/>
            </w:pPr>
            <w:r>
              <w:t>Aine ja kiirguse interaktsiooni (neeldumine, emissioon, hajumine) uuriv teadusharu</w:t>
            </w:r>
            <w:r w:rsidR="005D3199">
              <w:t xml:space="preserve"> </w:t>
            </w:r>
            <w:r w:rsidR="005D3199">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8]", "plainTextFormattedCitation" : "[8]", "previouslyFormattedCitation" : "[8]" }, "properties" : {  }, "schema" : "https://github.com/citation-style-language/schema/raw/master/csl-citation.json" }</w:instrText>
            </w:r>
            <w:r w:rsidR="005D3199">
              <w:fldChar w:fldCharType="separate"/>
            </w:r>
            <w:r w:rsidR="00A529A4" w:rsidRPr="00A529A4">
              <w:rPr>
                <w:noProof/>
              </w:rPr>
              <w:t>[8]</w:t>
            </w:r>
            <w:r w:rsidR="005D3199">
              <w:fldChar w:fldCharType="end"/>
            </w:r>
            <w:r w:rsidR="005D3199">
              <w:t xml:space="preserve">, </w:t>
            </w:r>
            <w:r w:rsidR="005D3199">
              <w:fldChar w:fldCharType="begin" w:fldLock="1"/>
            </w:r>
            <w:r w:rsidR="00A529A4">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9]", "plainTextFormattedCitation" : "[9]", "previouslyFormattedCitation" : "[9]" }, "properties" : {  }, "schema" : "https://github.com/citation-style-language/schema/raw/master/csl-citation.json" }</w:instrText>
            </w:r>
            <w:r w:rsidR="005D3199">
              <w:fldChar w:fldCharType="separate"/>
            </w:r>
            <w:r w:rsidR="00A529A4" w:rsidRPr="00A529A4">
              <w:rPr>
                <w:noProof/>
              </w:rPr>
              <w:t>[9]</w:t>
            </w:r>
            <w:r w:rsidR="005D3199">
              <w:fldChar w:fldCharType="end"/>
            </w:r>
          </w:p>
        </w:tc>
      </w:tr>
      <w:tr w:rsidR="004051CB" w14:paraId="6B443A88" w14:textId="77777777" w:rsidTr="00EB2E10">
        <w:trPr>
          <w:trHeight w:val="397"/>
        </w:trPr>
        <w:tc>
          <w:tcPr>
            <w:tcW w:w="2616" w:type="dxa"/>
            <w:shd w:val="clear" w:color="auto" w:fill="auto"/>
          </w:tcPr>
          <w:p w14:paraId="5B51E745" w14:textId="7817F168" w:rsidR="004051CB" w:rsidRDefault="004051CB" w:rsidP="00EB2E10">
            <w:pPr>
              <w:pStyle w:val="Tabletext"/>
            </w:pPr>
            <w:r>
              <w:t>Elektroentsefalograafia</w:t>
            </w:r>
            <w:r w:rsidR="00875218">
              <w:t xml:space="preserve"> (EEG)</w:t>
            </w:r>
          </w:p>
        </w:tc>
        <w:tc>
          <w:tcPr>
            <w:tcW w:w="5889" w:type="dxa"/>
            <w:shd w:val="clear" w:color="auto" w:fill="auto"/>
          </w:tcPr>
          <w:p w14:paraId="7022347B" w14:textId="372A55FD" w:rsidR="004051CB" w:rsidRDefault="004051CB" w:rsidP="00EB2E10">
            <w:pPr>
              <w:pStyle w:val="Tabletext"/>
            </w:pPr>
            <w:r>
              <w:t>Ajutegevuse mõõtmine, peaaju bioelektrilise aktiivsuse registreerimine läbi naha, kolju ja ajukestade</w:t>
            </w:r>
            <w:r w:rsidR="005D3199">
              <w:t xml:space="preserve"> </w:t>
            </w:r>
            <w:r w:rsidR="005D3199">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8], [10]", "plainTextFormattedCitation" : "[8], [10]", "previouslyFormattedCitation" : "[8], [10]" }, "properties" : {  }, "schema" : "https://github.com/citation-style-language/schema/raw/master/csl-citation.json" }</w:instrText>
            </w:r>
            <w:r w:rsidR="005D3199">
              <w:fldChar w:fldCharType="separate"/>
            </w:r>
            <w:r w:rsidR="00A529A4" w:rsidRPr="00A529A4">
              <w:rPr>
                <w:noProof/>
              </w:rPr>
              <w:t>[8], [10]</w:t>
            </w:r>
            <w:r w:rsidR="005D3199">
              <w:fldChar w:fldCharType="end"/>
            </w:r>
            <w:r w:rsidR="0063647C">
              <w:t xml:space="preserve">, </w:t>
            </w:r>
            <w:r w:rsidR="0063647C">
              <w:fldChar w:fldCharType="begin" w:fldLock="1"/>
            </w:r>
            <w:r w:rsidR="00A529A4">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11]", "plainTextFormattedCitation" : "[11]", "previouslyFormattedCitation" : "[11]" }, "properties" : {  }, "schema" : "https://github.com/citation-style-language/schema/raw/master/csl-citation.json" }</w:instrText>
            </w:r>
            <w:r w:rsidR="0063647C">
              <w:fldChar w:fldCharType="separate"/>
            </w:r>
            <w:r w:rsidR="00A529A4" w:rsidRPr="00A529A4">
              <w:rPr>
                <w:noProof/>
              </w:rPr>
              <w:t>[11]</w:t>
            </w:r>
            <w:r w:rsidR="0063647C">
              <w:fldChar w:fldCharType="end"/>
            </w:r>
          </w:p>
        </w:tc>
      </w:tr>
      <w:tr w:rsidR="00875218" w14:paraId="79A4B7A4" w14:textId="77777777" w:rsidTr="00EB2E10">
        <w:trPr>
          <w:trHeight w:val="397"/>
        </w:trPr>
        <w:tc>
          <w:tcPr>
            <w:tcW w:w="2616" w:type="dxa"/>
            <w:shd w:val="clear" w:color="auto" w:fill="auto"/>
          </w:tcPr>
          <w:p w14:paraId="3E5387D6" w14:textId="424E5A64" w:rsidR="00875218" w:rsidRDefault="00875218" w:rsidP="00EB2E10">
            <w:pPr>
              <w:pStyle w:val="Tabletext"/>
            </w:pPr>
            <w:r>
              <w:t>Elektrokardiograafia (EKG)</w:t>
            </w:r>
          </w:p>
        </w:tc>
        <w:tc>
          <w:tcPr>
            <w:tcW w:w="5889" w:type="dxa"/>
            <w:shd w:val="clear" w:color="auto" w:fill="auto"/>
          </w:tcPr>
          <w:p w14:paraId="258EFDA0" w14:textId="40D707D2" w:rsidR="00875218" w:rsidRDefault="00875218" w:rsidP="00EB2E10">
            <w:pPr>
              <w:pStyle w:val="Tabletext"/>
            </w:pPr>
            <w:r>
              <w:t>Südame elektrilise aktiivuse mõõtmine</w:t>
            </w:r>
            <w:r w:rsidR="0063647C">
              <w:t xml:space="preserve"> </w:t>
            </w:r>
            <w:r w:rsidR="0063647C">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63647C">
              <w:fldChar w:fldCharType="separate"/>
            </w:r>
            <w:r w:rsidR="00A529A4" w:rsidRPr="00A529A4">
              <w:rPr>
                <w:noProof/>
              </w:rPr>
              <w:t>[12]</w:t>
            </w:r>
            <w:r w:rsidR="0063647C">
              <w:fldChar w:fldCharType="end"/>
            </w:r>
            <w:r w:rsidR="0063647C">
              <w:t xml:space="preserve">, </w:t>
            </w:r>
            <w:r w:rsidR="0063647C">
              <w:fldChar w:fldCharType="begin" w:fldLock="1"/>
            </w:r>
            <w:r w:rsidR="00A529A4">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13]", "plainTextFormattedCitation" : "[13]", "previouslyFormattedCitation" : "[13]" }, "properties" : {  }, "schema" : "https://github.com/citation-style-language/schema/raw/master/csl-citation.json" }</w:instrText>
            </w:r>
            <w:r w:rsidR="0063647C">
              <w:fldChar w:fldCharType="separate"/>
            </w:r>
            <w:r w:rsidR="00A529A4" w:rsidRPr="00A529A4">
              <w:rPr>
                <w:noProof/>
              </w:rPr>
              <w:t>[13]</w:t>
            </w:r>
            <w:r w:rsidR="0063647C">
              <w:fldChar w:fldCharType="end"/>
            </w:r>
            <w:r w:rsidR="0063647C">
              <w:t xml:space="preserve">, </w:t>
            </w:r>
            <w:r w:rsidR="0063647C">
              <w:fldChar w:fldCharType="begin" w:fldLock="1"/>
            </w:r>
            <w:r w:rsidR="00A529A4">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11]", "plainTextFormattedCitation" : "[11]", "previouslyFormattedCitation" : "[11]" }, "properties" : {  }, "schema" : "https://github.com/citation-style-language/schema/raw/master/csl-citation.json" }</w:instrText>
            </w:r>
            <w:r w:rsidR="0063647C">
              <w:fldChar w:fldCharType="separate"/>
            </w:r>
            <w:r w:rsidR="00A529A4" w:rsidRPr="00A529A4">
              <w:rPr>
                <w:noProof/>
              </w:rPr>
              <w:t>[11]</w:t>
            </w:r>
            <w:r w:rsidR="0063647C">
              <w:fldChar w:fldCharType="end"/>
            </w:r>
          </w:p>
        </w:tc>
      </w:tr>
      <w:tr w:rsidR="00BF5F64" w14:paraId="0467315F" w14:textId="77777777" w:rsidTr="00EB2E10">
        <w:trPr>
          <w:trHeight w:val="397"/>
        </w:trPr>
        <w:tc>
          <w:tcPr>
            <w:tcW w:w="2616" w:type="dxa"/>
            <w:shd w:val="clear" w:color="auto" w:fill="auto"/>
          </w:tcPr>
          <w:p w14:paraId="5630BB59" w14:textId="51976FC9" w:rsidR="00BF5F64" w:rsidRDefault="00BF5F64" w:rsidP="00EB2E10">
            <w:pPr>
              <w:pStyle w:val="Tabletext"/>
            </w:pPr>
            <w:r>
              <w:t>EER</w:t>
            </w:r>
          </w:p>
        </w:tc>
        <w:tc>
          <w:tcPr>
            <w:tcW w:w="5889" w:type="dxa"/>
            <w:shd w:val="clear" w:color="auto" w:fill="auto"/>
          </w:tcPr>
          <w:p w14:paraId="26902EFC" w14:textId="42A45E93" w:rsidR="00BF5F64" w:rsidRPr="00BF5F64" w:rsidRDefault="00BF5F64" w:rsidP="00EB2E10">
            <w:pPr>
              <w:pStyle w:val="Tabletext"/>
              <w:rPr>
                <w:i/>
              </w:rPr>
            </w:pPr>
            <w:r w:rsidRPr="00BF5F64">
              <w:rPr>
                <w:i/>
              </w:rPr>
              <w:t>Equal error rate</w:t>
            </w:r>
            <w:r w:rsidR="0063647C">
              <w:t>, veamäär</w:t>
            </w:r>
            <w:r w:rsidR="0063647C">
              <w:rPr>
                <w:i/>
              </w:rPr>
              <w:t xml:space="preserve"> </w:t>
            </w:r>
            <w:r w:rsidR="0063647C">
              <w:rPr>
                <w:i/>
              </w:rPr>
              <w:fldChar w:fldCharType="begin" w:fldLock="1"/>
            </w:r>
            <w:r w:rsidR="00A529A4">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63647C">
              <w:rPr>
                <w:i/>
              </w:rPr>
              <w:fldChar w:fldCharType="separate"/>
            </w:r>
            <w:r w:rsidR="00A529A4" w:rsidRPr="00A529A4">
              <w:rPr>
                <w:noProof/>
              </w:rPr>
              <w:t>[12]</w:t>
            </w:r>
            <w:r w:rsidR="0063647C">
              <w:rPr>
                <w:i/>
              </w:rPr>
              <w:fldChar w:fldCharType="end"/>
            </w:r>
          </w:p>
        </w:tc>
      </w:tr>
      <w:tr w:rsidR="007675B6" w14:paraId="36E454D8" w14:textId="77777777" w:rsidTr="00EB2E10">
        <w:trPr>
          <w:trHeight w:val="397"/>
        </w:trPr>
        <w:tc>
          <w:tcPr>
            <w:tcW w:w="2616" w:type="dxa"/>
            <w:shd w:val="clear" w:color="auto" w:fill="auto"/>
          </w:tcPr>
          <w:p w14:paraId="3D27F19F" w14:textId="7981F754" w:rsidR="007675B6" w:rsidRDefault="00E319DA" w:rsidP="00EB2E10">
            <w:pPr>
              <w:pStyle w:val="Tabletext"/>
            </w:pPr>
            <w:r>
              <w:t>Variisik</w:t>
            </w:r>
          </w:p>
        </w:tc>
        <w:tc>
          <w:tcPr>
            <w:tcW w:w="5889" w:type="dxa"/>
            <w:shd w:val="clear" w:color="auto" w:fill="auto"/>
          </w:tcPr>
          <w:p w14:paraId="406D29AB" w14:textId="08F2A848" w:rsidR="007675B6" w:rsidRPr="00E319DA" w:rsidRDefault="002A4CC4" w:rsidP="00EB2E10">
            <w:pPr>
              <w:pStyle w:val="Tabletext"/>
            </w:pPr>
            <w:r>
              <w:t xml:space="preserve">Isik, kelle nime all tegutseb keegi teine </w:t>
            </w:r>
            <w:r>
              <w:fldChar w:fldCharType="begin" w:fldLock="1"/>
            </w:r>
            <w:r w:rsidR="00A529A4">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14]", "plainTextFormattedCitation" : "[14]", "previouslyFormattedCitation" : "[14]" }, "properties" : {  }, "schema" : "https://github.com/citation-style-language/schema/raw/master/csl-citation.json" }</w:instrText>
            </w:r>
            <w:r>
              <w:fldChar w:fldCharType="separate"/>
            </w:r>
            <w:r w:rsidR="00A529A4" w:rsidRPr="00A529A4">
              <w:rPr>
                <w:noProof/>
              </w:rPr>
              <w:t>[14]</w:t>
            </w:r>
            <w:r>
              <w:fldChar w:fldCharType="end"/>
            </w:r>
            <w:r>
              <w:t xml:space="preserve">. </w:t>
            </w:r>
            <w:r w:rsidR="00E319DA">
              <w:t>Matkimis- ehk kehastusrünnaku läbiviija. Isik A, kes väidab end olevat isik B.</w:t>
            </w:r>
          </w:p>
        </w:tc>
      </w:tr>
      <w:tr w:rsidR="00DA19F7" w14:paraId="15CBD4D3" w14:textId="77777777" w:rsidTr="00EB2E10">
        <w:trPr>
          <w:trHeight w:val="397"/>
        </w:trPr>
        <w:tc>
          <w:tcPr>
            <w:tcW w:w="2616" w:type="dxa"/>
            <w:shd w:val="clear" w:color="auto" w:fill="auto"/>
          </w:tcPr>
          <w:p w14:paraId="3A552220" w14:textId="201F5359" w:rsidR="00DA19F7" w:rsidRDefault="00DA19F7" w:rsidP="00EB2E10">
            <w:pPr>
              <w:pStyle w:val="Tabletext"/>
            </w:pPr>
            <w:r>
              <w:t>Matkimisrünnak, kehastusrünnak</w:t>
            </w:r>
          </w:p>
        </w:tc>
        <w:tc>
          <w:tcPr>
            <w:tcW w:w="5889" w:type="dxa"/>
            <w:shd w:val="clear" w:color="auto" w:fill="auto"/>
          </w:tcPr>
          <w:p w14:paraId="6F0B0BAD" w14:textId="2E41718A" w:rsidR="00DA19F7" w:rsidRDefault="00DA19F7" w:rsidP="00EB2E10">
            <w:pPr>
              <w:pStyle w:val="Tabletext"/>
            </w:pPr>
            <w:r>
              <w:t>Isiku esin</w:t>
            </w:r>
            <w:r w:rsidR="002A4CC4">
              <w:t>emine kellegi teisena. Isik A vä</w:t>
            </w:r>
            <w:r>
              <w:t>idab end olevat isik B.</w:t>
            </w:r>
          </w:p>
        </w:tc>
      </w:tr>
      <w:tr w:rsidR="00C94B68" w14:paraId="7361A0E7" w14:textId="77777777" w:rsidTr="00EB2E10">
        <w:trPr>
          <w:trHeight w:val="397"/>
        </w:trPr>
        <w:tc>
          <w:tcPr>
            <w:tcW w:w="2616" w:type="dxa"/>
            <w:shd w:val="clear" w:color="auto" w:fill="auto"/>
          </w:tcPr>
          <w:p w14:paraId="5F042FD8" w14:textId="62178383" w:rsidR="00C94B68" w:rsidRDefault="00C94B68" w:rsidP="00EB2E10">
            <w:pPr>
              <w:pStyle w:val="Tabletext"/>
            </w:pPr>
            <w:r>
              <w:lastRenderedPageBreak/>
              <w:t>NIR</w:t>
            </w:r>
          </w:p>
        </w:tc>
        <w:tc>
          <w:tcPr>
            <w:tcW w:w="5889" w:type="dxa"/>
            <w:shd w:val="clear" w:color="auto" w:fill="auto"/>
          </w:tcPr>
          <w:p w14:paraId="3EAC4F0E" w14:textId="39E2EC59" w:rsidR="00C94B68" w:rsidRDefault="00C94B68" w:rsidP="00EB2E10">
            <w:pPr>
              <w:pStyle w:val="Tabletext"/>
            </w:pPr>
            <w:r w:rsidRPr="00C94B68">
              <w:rPr>
                <w:i/>
              </w:rPr>
              <w:t>Near infrared</w:t>
            </w:r>
            <w:r>
              <w:t>, lähi-infrapunane (valgus)</w:t>
            </w:r>
            <w:r w:rsidR="00E201D5">
              <w:t xml:space="preserve"> </w:t>
            </w:r>
            <w:r w:rsidR="00E201D5">
              <w:fldChar w:fldCharType="begin" w:fldLock="1"/>
            </w:r>
            <w:r w:rsidR="00A529A4">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rsidR="00E201D5">
              <w:fldChar w:fldCharType="separate"/>
            </w:r>
            <w:r w:rsidR="00A529A4" w:rsidRPr="00A529A4">
              <w:rPr>
                <w:noProof/>
              </w:rPr>
              <w:t>[15]</w:t>
            </w:r>
            <w:r w:rsidR="00E201D5">
              <w:fldChar w:fldCharType="end"/>
            </w:r>
            <w:r w:rsidR="00E201D5">
              <w:t xml:space="preserve">, </w:t>
            </w:r>
            <w:r w:rsidR="00E201D5">
              <w:fldChar w:fldCharType="begin" w:fldLock="1"/>
            </w:r>
            <w:r w:rsidR="00A529A4">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6]", "plainTextFormattedCitation" : "[16]", "previouslyFormattedCitation" : "[16]" }, "properties" : {  }, "schema" : "https://github.com/citation-style-language/schema/raw/master/csl-citation.json" }</w:instrText>
            </w:r>
            <w:r w:rsidR="00E201D5">
              <w:fldChar w:fldCharType="separate"/>
            </w:r>
            <w:r w:rsidR="00A529A4" w:rsidRPr="00A529A4">
              <w:rPr>
                <w:noProof/>
              </w:rPr>
              <w:t>[16]</w:t>
            </w:r>
            <w:r w:rsidR="00E201D5">
              <w:fldChar w:fldCharType="end"/>
            </w:r>
          </w:p>
        </w:tc>
      </w:tr>
    </w:tbl>
    <w:p w14:paraId="2DC2BF52" w14:textId="77777777" w:rsidR="00EF7646" w:rsidRDefault="00EF7646" w:rsidP="00AC07C4"/>
    <w:p w14:paraId="23328249" w14:textId="77777777" w:rsidR="00EF7646" w:rsidRDefault="00EF7646" w:rsidP="00AC07C4">
      <w:pPr>
        <w:sectPr w:rsidR="00EF7646"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r>
        <w:lastRenderedPageBreak/>
        <w:t>Sisukord</w:t>
      </w:r>
    </w:p>
    <w:p w14:paraId="1B59ADA2" w14:textId="1EC8E82F" w:rsidR="00940AB8"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08364831" w:history="1">
        <w:r w:rsidR="00940AB8" w:rsidRPr="00AB25A1">
          <w:rPr>
            <w:rStyle w:val="Hyperlink"/>
            <w:noProof/>
          </w:rPr>
          <w:t>2.1</w:t>
        </w:r>
        <w:r w:rsidR="00940AB8" w:rsidRPr="00AB25A1">
          <w:rPr>
            <w:rStyle w:val="Hyperlink"/>
            <w:noProof/>
          </w:rPr>
          <w:fldChar w:fldCharType="begin"/>
        </w:r>
        <w:r w:rsidR="00940AB8" w:rsidRPr="00AB25A1">
          <w:rPr>
            <w:rStyle w:val="Hyperlink"/>
            <w:noProof/>
          </w:rPr>
          <w:instrText>MACROBUTTON NoMacro [Alapealkiri]</w:instrText>
        </w:r>
        <w:bookmarkStart w:id="4" w:name="_Toc506555905"/>
        <w:r w:rsidR="00940AB8" w:rsidRPr="00AB25A1">
          <w:rPr>
            <w:rStyle w:val="Hyperlink"/>
            <w:noProof/>
          </w:rPr>
          <w:fldChar w:fldCharType="end"/>
        </w:r>
        <w:bookmarkEnd w:id="4"/>
        <w:r w:rsidR="00940AB8">
          <w:rPr>
            <w:noProof/>
            <w:webHidden/>
          </w:rPr>
          <w:tab/>
        </w:r>
        <w:r w:rsidR="00940AB8">
          <w:rPr>
            <w:noProof/>
            <w:webHidden/>
          </w:rPr>
          <w:fldChar w:fldCharType="begin"/>
        </w:r>
        <w:r w:rsidR="00940AB8">
          <w:rPr>
            <w:noProof/>
            <w:webHidden/>
          </w:rPr>
          <w:instrText xml:space="preserve"> PAGEREF _Toc508364831 \h </w:instrText>
        </w:r>
        <w:r w:rsidR="00940AB8">
          <w:rPr>
            <w:noProof/>
            <w:webHidden/>
          </w:rPr>
        </w:r>
        <w:r w:rsidR="00940AB8">
          <w:rPr>
            <w:noProof/>
            <w:webHidden/>
          </w:rPr>
          <w:fldChar w:fldCharType="separate"/>
        </w:r>
        <w:r w:rsidR="00940AB8">
          <w:rPr>
            <w:noProof/>
            <w:webHidden/>
          </w:rPr>
          <w:t>10</w:t>
        </w:r>
        <w:r w:rsidR="00940AB8">
          <w:rPr>
            <w:noProof/>
            <w:webHidden/>
          </w:rPr>
          <w:fldChar w:fldCharType="end"/>
        </w:r>
      </w:hyperlink>
    </w:p>
    <w:p w14:paraId="5A66E84E" w14:textId="2D7323C2"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32" w:history="1">
        <w:r w:rsidR="00940AB8" w:rsidRPr="00AB25A1">
          <w:rPr>
            <w:rStyle w:val="Hyperlink"/>
            <w:noProof/>
          </w:rPr>
          <w:t>3.1 Kontrollitud ruum</w:t>
        </w:r>
        <w:r w:rsidR="00940AB8">
          <w:rPr>
            <w:noProof/>
            <w:webHidden/>
          </w:rPr>
          <w:tab/>
        </w:r>
        <w:r w:rsidR="00940AB8">
          <w:rPr>
            <w:noProof/>
            <w:webHidden/>
          </w:rPr>
          <w:fldChar w:fldCharType="begin"/>
        </w:r>
        <w:r w:rsidR="00940AB8">
          <w:rPr>
            <w:noProof/>
            <w:webHidden/>
          </w:rPr>
          <w:instrText xml:space="preserve"> PAGEREF _Toc508364832 \h </w:instrText>
        </w:r>
        <w:r w:rsidR="00940AB8">
          <w:rPr>
            <w:noProof/>
            <w:webHidden/>
          </w:rPr>
        </w:r>
        <w:r w:rsidR="00940AB8">
          <w:rPr>
            <w:noProof/>
            <w:webHidden/>
          </w:rPr>
          <w:fldChar w:fldCharType="separate"/>
        </w:r>
        <w:r w:rsidR="00940AB8">
          <w:rPr>
            <w:noProof/>
            <w:webHidden/>
          </w:rPr>
          <w:t>11</w:t>
        </w:r>
        <w:r w:rsidR="00940AB8">
          <w:rPr>
            <w:noProof/>
            <w:webHidden/>
          </w:rPr>
          <w:fldChar w:fldCharType="end"/>
        </w:r>
      </w:hyperlink>
    </w:p>
    <w:p w14:paraId="38EAEAFA" w14:textId="454A8F9D"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33" w:history="1">
        <w:r w:rsidR="00940AB8" w:rsidRPr="00AB25A1">
          <w:rPr>
            <w:rStyle w:val="Hyperlink"/>
            <w:noProof/>
          </w:rPr>
          <w:t>3.2 Isiku pidev autentimine</w:t>
        </w:r>
        <w:r w:rsidR="00940AB8">
          <w:rPr>
            <w:noProof/>
            <w:webHidden/>
          </w:rPr>
          <w:tab/>
        </w:r>
        <w:r w:rsidR="00940AB8">
          <w:rPr>
            <w:noProof/>
            <w:webHidden/>
          </w:rPr>
          <w:fldChar w:fldCharType="begin"/>
        </w:r>
        <w:r w:rsidR="00940AB8">
          <w:rPr>
            <w:noProof/>
            <w:webHidden/>
          </w:rPr>
          <w:instrText xml:space="preserve"> PAGEREF _Toc508364833 \h </w:instrText>
        </w:r>
        <w:r w:rsidR="00940AB8">
          <w:rPr>
            <w:noProof/>
            <w:webHidden/>
          </w:rPr>
        </w:r>
        <w:r w:rsidR="00940AB8">
          <w:rPr>
            <w:noProof/>
            <w:webHidden/>
          </w:rPr>
          <w:fldChar w:fldCharType="separate"/>
        </w:r>
        <w:r w:rsidR="00940AB8">
          <w:rPr>
            <w:noProof/>
            <w:webHidden/>
          </w:rPr>
          <w:t>12</w:t>
        </w:r>
        <w:r w:rsidR="00940AB8">
          <w:rPr>
            <w:noProof/>
            <w:webHidden/>
          </w:rPr>
          <w:fldChar w:fldCharType="end"/>
        </w:r>
      </w:hyperlink>
    </w:p>
    <w:p w14:paraId="27454F37" w14:textId="66086B2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4" w:history="1">
        <w:r w:rsidR="00940AB8" w:rsidRPr="00AB25A1">
          <w:rPr>
            <w:rStyle w:val="Hyperlink"/>
            <w:noProof/>
          </w:rPr>
          <w:t>3.2.1 Näotuvastus</w:t>
        </w:r>
        <w:r w:rsidR="00940AB8">
          <w:rPr>
            <w:noProof/>
            <w:webHidden/>
          </w:rPr>
          <w:tab/>
        </w:r>
        <w:r w:rsidR="00940AB8">
          <w:rPr>
            <w:noProof/>
            <w:webHidden/>
          </w:rPr>
          <w:fldChar w:fldCharType="begin"/>
        </w:r>
        <w:r w:rsidR="00940AB8">
          <w:rPr>
            <w:noProof/>
            <w:webHidden/>
          </w:rPr>
          <w:instrText xml:space="preserve"> PAGEREF _Toc508364834 \h </w:instrText>
        </w:r>
        <w:r w:rsidR="00940AB8">
          <w:rPr>
            <w:noProof/>
            <w:webHidden/>
          </w:rPr>
        </w:r>
        <w:r w:rsidR="00940AB8">
          <w:rPr>
            <w:noProof/>
            <w:webHidden/>
          </w:rPr>
          <w:fldChar w:fldCharType="separate"/>
        </w:r>
        <w:r w:rsidR="00940AB8">
          <w:rPr>
            <w:noProof/>
            <w:webHidden/>
          </w:rPr>
          <w:t>13</w:t>
        </w:r>
        <w:r w:rsidR="00940AB8">
          <w:rPr>
            <w:noProof/>
            <w:webHidden/>
          </w:rPr>
          <w:fldChar w:fldCharType="end"/>
        </w:r>
      </w:hyperlink>
    </w:p>
    <w:p w14:paraId="28FCB504" w14:textId="71982A8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5" w:history="1">
        <w:r w:rsidR="00940AB8" w:rsidRPr="00AB25A1">
          <w:rPr>
            <w:rStyle w:val="Hyperlink"/>
            <w:noProof/>
          </w:rPr>
          <w:t>3.2.2 Hääletuvastus</w:t>
        </w:r>
        <w:r w:rsidR="00940AB8">
          <w:rPr>
            <w:noProof/>
            <w:webHidden/>
          </w:rPr>
          <w:tab/>
        </w:r>
        <w:r w:rsidR="00940AB8">
          <w:rPr>
            <w:noProof/>
            <w:webHidden/>
          </w:rPr>
          <w:fldChar w:fldCharType="begin"/>
        </w:r>
        <w:r w:rsidR="00940AB8">
          <w:rPr>
            <w:noProof/>
            <w:webHidden/>
          </w:rPr>
          <w:instrText xml:space="preserve"> PAGEREF _Toc508364835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01B93199" w14:textId="5EFC45B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6" w:history="1">
        <w:r w:rsidR="00940AB8" w:rsidRPr="00AB25A1">
          <w:rPr>
            <w:rStyle w:val="Hyperlink"/>
            <w:noProof/>
          </w:rPr>
          <w:t>3.2.3 Iris scan</w:t>
        </w:r>
        <w:r w:rsidR="00940AB8">
          <w:rPr>
            <w:noProof/>
            <w:webHidden/>
          </w:rPr>
          <w:tab/>
        </w:r>
        <w:r w:rsidR="00940AB8">
          <w:rPr>
            <w:noProof/>
            <w:webHidden/>
          </w:rPr>
          <w:fldChar w:fldCharType="begin"/>
        </w:r>
        <w:r w:rsidR="00940AB8">
          <w:rPr>
            <w:noProof/>
            <w:webHidden/>
          </w:rPr>
          <w:instrText xml:space="preserve"> PAGEREF _Toc508364836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38B07793" w14:textId="4CD0E451"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7" w:history="1">
        <w:r w:rsidR="00940AB8" w:rsidRPr="00AB25A1">
          <w:rPr>
            <w:rStyle w:val="Hyperlink"/>
            <w:noProof/>
          </w:rPr>
          <w:t>3.2.4 Trükkimisstiil, klahvivajutuse dünaamika, kirjutamisprotsessi dünaamika</w:t>
        </w:r>
        <w:r w:rsidR="00940AB8">
          <w:rPr>
            <w:noProof/>
            <w:webHidden/>
          </w:rPr>
          <w:tab/>
        </w:r>
        <w:r w:rsidR="00940AB8">
          <w:rPr>
            <w:noProof/>
            <w:webHidden/>
          </w:rPr>
          <w:fldChar w:fldCharType="begin"/>
        </w:r>
        <w:r w:rsidR="00940AB8">
          <w:rPr>
            <w:noProof/>
            <w:webHidden/>
          </w:rPr>
          <w:instrText xml:space="preserve"> PAGEREF _Toc508364837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64E816B2" w14:textId="7DC95396"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8" w:history="1">
        <w:r w:rsidR="00940AB8" w:rsidRPr="00AB25A1">
          <w:rPr>
            <w:rStyle w:val="Hyperlink"/>
            <w:noProof/>
          </w:rPr>
          <w:t>3.2.5 Hiire kasutusviis</w:t>
        </w:r>
        <w:r w:rsidR="00940AB8">
          <w:rPr>
            <w:noProof/>
            <w:webHidden/>
          </w:rPr>
          <w:tab/>
        </w:r>
        <w:r w:rsidR="00940AB8">
          <w:rPr>
            <w:noProof/>
            <w:webHidden/>
          </w:rPr>
          <w:fldChar w:fldCharType="begin"/>
        </w:r>
        <w:r w:rsidR="00940AB8">
          <w:rPr>
            <w:noProof/>
            <w:webHidden/>
          </w:rPr>
          <w:instrText xml:space="preserve"> PAGEREF _Toc508364838 \h </w:instrText>
        </w:r>
        <w:r w:rsidR="00940AB8">
          <w:rPr>
            <w:noProof/>
            <w:webHidden/>
          </w:rPr>
        </w:r>
        <w:r w:rsidR="00940AB8">
          <w:rPr>
            <w:noProof/>
            <w:webHidden/>
          </w:rPr>
          <w:fldChar w:fldCharType="separate"/>
        </w:r>
        <w:r w:rsidR="00940AB8">
          <w:rPr>
            <w:noProof/>
            <w:webHidden/>
          </w:rPr>
          <w:t>19</w:t>
        </w:r>
        <w:r w:rsidR="00940AB8">
          <w:rPr>
            <w:noProof/>
            <w:webHidden/>
          </w:rPr>
          <w:fldChar w:fldCharType="end"/>
        </w:r>
      </w:hyperlink>
    </w:p>
    <w:p w14:paraId="36BBA8C5" w14:textId="28DDA181"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9" w:history="1">
        <w:r w:rsidR="00940AB8" w:rsidRPr="00AB25A1">
          <w:rPr>
            <w:rStyle w:val="Hyperlink"/>
            <w:noProof/>
          </w:rPr>
          <w:t>3.2.6 Hiire abil autentimine</w:t>
        </w:r>
        <w:r w:rsidR="00940AB8">
          <w:rPr>
            <w:noProof/>
            <w:webHidden/>
          </w:rPr>
          <w:tab/>
        </w:r>
        <w:r w:rsidR="00940AB8">
          <w:rPr>
            <w:noProof/>
            <w:webHidden/>
          </w:rPr>
          <w:fldChar w:fldCharType="begin"/>
        </w:r>
        <w:r w:rsidR="00940AB8">
          <w:rPr>
            <w:noProof/>
            <w:webHidden/>
          </w:rPr>
          <w:instrText xml:space="preserve"> PAGEREF _Toc508364839 \h </w:instrText>
        </w:r>
        <w:r w:rsidR="00940AB8">
          <w:rPr>
            <w:noProof/>
            <w:webHidden/>
          </w:rPr>
        </w:r>
        <w:r w:rsidR="00940AB8">
          <w:rPr>
            <w:noProof/>
            <w:webHidden/>
          </w:rPr>
          <w:fldChar w:fldCharType="separate"/>
        </w:r>
        <w:r w:rsidR="00940AB8">
          <w:rPr>
            <w:noProof/>
            <w:webHidden/>
          </w:rPr>
          <w:t>20</w:t>
        </w:r>
        <w:r w:rsidR="00940AB8">
          <w:rPr>
            <w:noProof/>
            <w:webHidden/>
          </w:rPr>
          <w:fldChar w:fldCharType="end"/>
        </w:r>
      </w:hyperlink>
    </w:p>
    <w:p w14:paraId="58465BF1" w14:textId="25F51C04"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40" w:history="1">
        <w:r w:rsidR="00940AB8" w:rsidRPr="00AB25A1">
          <w:rPr>
            <w:rStyle w:val="Hyperlink"/>
            <w:noProof/>
          </w:rPr>
          <w:t>3.2.7 Kergbiomeetria (soft biometrics)</w:t>
        </w:r>
        <w:r w:rsidR="00940AB8">
          <w:rPr>
            <w:noProof/>
            <w:webHidden/>
          </w:rPr>
          <w:tab/>
        </w:r>
        <w:r w:rsidR="00940AB8">
          <w:rPr>
            <w:noProof/>
            <w:webHidden/>
          </w:rPr>
          <w:fldChar w:fldCharType="begin"/>
        </w:r>
        <w:r w:rsidR="00940AB8">
          <w:rPr>
            <w:noProof/>
            <w:webHidden/>
          </w:rPr>
          <w:instrText xml:space="preserve"> PAGEREF _Toc508364840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1E42063E" w14:textId="20C51E64"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41" w:history="1">
        <w:r w:rsidR="00940AB8" w:rsidRPr="00AB25A1">
          <w:rPr>
            <w:rStyle w:val="Hyperlink"/>
            <w:noProof/>
          </w:rPr>
          <w:t>3.2.8 Muu</w:t>
        </w:r>
        <w:r w:rsidR="00940AB8">
          <w:rPr>
            <w:noProof/>
            <w:webHidden/>
          </w:rPr>
          <w:tab/>
        </w:r>
        <w:r w:rsidR="00940AB8">
          <w:rPr>
            <w:noProof/>
            <w:webHidden/>
          </w:rPr>
          <w:fldChar w:fldCharType="begin"/>
        </w:r>
        <w:r w:rsidR="00940AB8">
          <w:rPr>
            <w:noProof/>
            <w:webHidden/>
          </w:rPr>
          <w:instrText xml:space="preserve"> PAGEREF _Toc508364841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65F63C42" w14:textId="04F02D5C"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2" w:history="1">
        <w:r w:rsidR="00940AB8" w:rsidRPr="00AB25A1">
          <w:rPr>
            <w:rStyle w:val="Hyperlink"/>
            <w:noProof/>
          </w:rPr>
          <w:t>3.3 Silmade liikumise ja fookuspunkti jälgimine</w:t>
        </w:r>
        <w:r w:rsidR="00940AB8">
          <w:rPr>
            <w:noProof/>
            <w:webHidden/>
          </w:rPr>
          <w:tab/>
        </w:r>
        <w:r w:rsidR="00940AB8">
          <w:rPr>
            <w:noProof/>
            <w:webHidden/>
          </w:rPr>
          <w:fldChar w:fldCharType="begin"/>
        </w:r>
        <w:r w:rsidR="00940AB8">
          <w:rPr>
            <w:noProof/>
            <w:webHidden/>
          </w:rPr>
          <w:instrText xml:space="preserve"> PAGEREF _Toc508364842 \h </w:instrText>
        </w:r>
        <w:r w:rsidR="00940AB8">
          <w:rPr>
            <w:noProof/>
            <w:webHidden/>
          </w:rPr>
        </w:r>
        <w:r w:rsidR="00940AB8">
          <w:rPr>
            <w:noProof/>
            <w:webHidden/>
          </w:rPr>
          <w:fldChar w:fldCharType="separate"/>
        </w:r>
        <w:r w:rsidR="00940AB8">
          <w:rPr>
            <w:noProof/>
            <w:webHidden/>
          </w:rPr>
          <w:t>22</w:t>
        </w:r>
        <w:r w:rsidR="00940AB8">
          <w:rPr>
            <w:noProof/>
            <w:webHidden/>
          </w:rPr>
          <w:fldChar w:fldCharType="end"/>
        </w:r>
      </w:hyperlink>
    </w:p>
    <w:p w14:paraId="3272919C" w14:textId="3EB05911"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3" w:history="1">
        <w:r w:rsidR="00940AB8" w:rsidRPr="00AB25A1">
          <w:rPr>
            <w:rStyle w:val="Hyperlink"/>
            <w:noProof/>
          </w:rPr>
          <w:t>3.4 Ekraanipildi jälgimine</w:t>
        </w:r>
        <w:r w:rsidR="00940AB8">
          <w:rPr>
            <w:noProof/>
            <w:webHidden/>
          </w:rPr>
          <w:tab/>
        </w:r>
        <w:r w:rsidR="00940AB8">
          <w:rPr>
            <w:noProof/>
            <w:webHidden/>
          </w:rPr>
          <w:fldChar w:fldCharType="begin"/>
        </w:r>
        <w:r w:rsidR="00940AB8">
          <w:rPr>
            <w:noProof/>
            <w:webHidden/>
          </w:rPr>
          <w:instrText xml:space="preserve"> PAGEREF _Toc508364843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7048DB25" w14:textId="42241A57"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4" w:history="1">
        <w:r w:rsidR="00940AB8" w:rsidRPr="00AB25A1">
          <w:rPr>
            <w:rStyle w:val="Hyperlink"/>
            <w:noProof/>
          </w:rPr>
          <w:t>3.5 Välise lisaekraani keelamine</w:t>
        </w:r>
        <w:r w:rsidR="00940AB8">
          <w:rPr>
            <w:noProof/>
            <w:webHidden/>
          </w:rPr>
          <w:tab/>
        </w:r>
        <w:r w:rsidR="00940AB8">
          <w:rPr>
            <w:noProof/>
            <w:webHidden/>
          </w:rPr>
          <w:fldChar w:fldCharType="begin"/>
        </w:r>
        <w:r w:rsidR="00940AB8">
          <w:rPr>
            <w:noProof/>
            <w:webHidden/>
          </w:rPr>
          <w:instrText xml:space="preserve"> PAGEREF _Toc508364844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360C139A" w14:textId="3D5B7604"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5" w:history="1">
        <w:r w:rsidR="00940AB8" w:rsidRPr="00AB25A1">
          <w:rPr>
            <w:rStyle w:val="Hyperlink"/>
            <w:noProof/>
          </w:rPr>
          <w:t>3.6 Väliste rakenduste keelamine</w:t>
        </w:r>
        <w:r w:rsidR="00940AB8">
          <w:rPr>
            <w:noProof/>
            <w:webHidden/>
          </w:rPr>
          <w:tab/>
        </w:r>
        <w:r w:rsidR="00940AB8">
          <w:rPr>
            <w:noProof/>
            <w:webHidden/>
          </w:rPr>
          <w:fldChar w:fldCharType="begin"/>
        </w:r>
        <w:r w:rsidR="00940AB8">
          <w:rPr>
            <w:noProof/>
            <w:webHidden/>
          </w:rPr>
          <w:instrText xml:space="preserve"> PAGEREF _Toc508364845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0858C9D9" w14:textId="77C3E2D8"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6" w:history="1">
        <w:r w:rsidR="00940AB8" w:rsidRPr="00AB25A1">
          <w:rPr>
            <w:rStyle w:val="Hyperlink"/>
            <w:noProof/>
          </w:rPr>
          <w:t>3.7 Ruumi helianalüüs</w:t>
        </w:r>
        <w:r w:rsidR="00940AB8">
          <w:rPr>
            <w:noProof/>
            <w:webHidden/>
          </w:rPr>
          <w:tab/>
        </w:r>
        <w:r w:rsidR="00940AB8">
          <w:rPr>
            <w:noProof/>
            <w:webHidden/>
          </w:rPr>
          <w:fldChar w:fldCharType="begin"/>
        </w:r>
        <w:r w:rsidR="00940AB8">
          <w:rPr>
            <w:noProof/>
            <w:webHidden/>
          </w:rPr>
          <w:instrText xml:space="preserve"> PAGEREF _Toc508364846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1444792" w14:textId="164799FF"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7" w:history="1">
        <w:r w:rsidR="00940AB8" w:rsidRPr="00AB25A1">
          <w:rPr>
            <w:rStyle w:val="Hyperlink"/>
            <w:noProof/>
          </w:rPr>
          <w:t>3.8 Ruumi pildianalüüs</w:t>
        </w:r>
        <w:r w:rsidR="00940AB8">
          <w:rPr>
            <w:noProof/>
            <w:webHidden/>
          </w:rPr>
          <w:tab/>
        </w:r>
        <w:r w:rsidR="00940AB8">
          <w:rPr>
            <w:noProof/>
            <w:webHidden/>
          </w:rPr>
          <w:fldChar w:fldCharType="begin"/>
        </w:r>
        <w:r w:rsidR="00940AB8">
          <w:rPr>
            <w:noProof/>
            <w:webHidden/>
          </w:rPr>
          <w:instrText xml:space="preserve"> PAGEREF _Toc508364847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437A9FA7" w14:textId="70FB8886"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8" w:history="1">
        <w:r w:rsidR="00940AB8" w:rsidRPr="00AB25A1">
          <w:rPr>
            <w:rStyle w:val="Hyperlink"/>
            <w:noProof/>
          </w:rPr>
          <w:t>3.9 Muu</w:t>
        </w:r>
        <w:r w:rsidR="00940AB8">
          <w:rPr>
            <w:noProof/>
            <w:webHidden/>
          </w:rPr>
          <w:tab/>
        </w:r>
        <w:r w:rsidR="00940AB8">
          <w:rPr>
            <w:noProof/>
            <w:webHidden/>
          </w:rPr>
          <w:fldChar w:fldCharType="begin"/>
        </w:r>
        <w:r w:rsidR="00940AB8">
          <w:rPr>
            <w:noProof/>
            <w:webHidden/>
          </w:rPr>
          <w:instrText xml:space="preserve"> PAGEREF _Toc508364848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24BADEC" w14:textId="650CFCA3"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9" w:history="1">
        <w:r w:rsidR="00940AB8" w:rsidRPr="00AB25A1">
          <w:rPr>
            <w:rStyle w:val="Hyperlink"/>
            <w:noProof/>
          </w:rPr>
          <w:t>4.1 Talview - Remote Proctor/Proview</w:t>
        </w:r>
        <w:r w:rsidR="00940AB8">
          <w:rPr>
            <w:noProof/>
            <w:webHidden/>
          </w:rPr>
          <w:tab/>
        </w:r>
        <w:r w:rsidR="00940AB8">
          <w:rPr>
            <w:noProof/>
            <w:webHidden/>
          </w:rPr>
          <w:fldChar w:fldCharType="begin"/>
        </w:r>
        <w:r w:rsidR="00940AB8">
          <w:rPr>
            <w:noProof/>
            <w:webHidden/>
          </w:rPr>
          <w:instrText xml:space="preserve"> PAGEREF _Toc508364849 \h </w:instrText>
        </w:r>
        <w:r w:rsidR="00940AB8">
          <w:rPr>
            <w:noProof/>
            <w:webHidden/>
          </w:rPr>
        </w:r>
        <w:r w:rsidR="00940AB8">
          <w:rPr>
            <w:noProof/>
            <w:webHidden/>
          </w:rPr>
          <w:fldChar w:fldCharType="separate"/>
        </w:r>
        <w:r w:rsidR="00940AB8">
          <w:rPr>
            <w:noProof/>
            <w:webHidden/>
          </w:rPr>
          <w:t>28</w:t>
        </w:r>
        <w:r w:rsidR="00940AB8">
          <w:rPr>
            <w:noProof/>
            <w:webHidden/>
          </w:rPr>
          <w:fldChar w:fldCharType="end"/>
        </w:r>
      </w:hyperlink>
    </w:p>
    <w:p w14:paraId="3C5C11EC" w14:textId="3BD258ED"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0" w:history="1">
        <w:r w:rsidR="00940AB8" w:rsidRPr="00AB25A1">
          <w:rPr>
            <w:rStyle w:val="Hyperlink"/>
            <w:noProof/>
          </w:rPr>
          <w:t>4.2 Software Secure - Remote Proctor PRO</w:t>
        </w:r>
        <w:r w:rsidR="00940AB8">
          <w:rPr>
            <w:noProof/>
            <w:webHidden/>
          </w:rPr>
          <w:tab/>
        </w:r>
        <w:r w:rsidR="00940AB8">
          <w:rPr>
            <w:noProof/>
            <w:webHidden/>
          </w:rPr>
          <w:fldChar w:fldCharType="begin"/>
        </w:r>
        <w:r w:rsidR="00940AB8">
          <w:rPr>
            <w:noProof/>
            <w:webHidden/>
          </w:rPr>
          <w:instrText xml:space="preserve"> PAGEREF _Toc508364850 \h </w:instrText>
        </w:r>
        <w:r w:rsidR="00940AB8">
          <w:rPr>
            <w:noProof/>
            <w:webHidden/>
          </w:rPr>
        </w:r>
        <w:r w:rsidR="00940AB8">
          <w:rPr>
            <w:noProof/>
            <w:webHidden/>
          </w:rPr>
          <w:fldChar w:fldCharType="separate"/>
        </w:r>
        <w:r w:rsidR="00940AB8">
          <w:rPr>
            <w:noProof/>
            <w:webHidden/>
          </w:rPr>
          <w:t>29</w:t>
        </w:r>
        <w:r w:rsidR="00940AB8">
          <w:rPr>
            <w:noProof/>
            <w:webHidden/>
          </w:rPr>
          <w:fldChar w:fldCharType="end"/>
        </w:r>
      </w:hyperlink>
    </w:p>
    <w:p w14:paraId="332866BF" w14:textId="0AA17891"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1" w:history="1">
        <w:r w:rsidR="00940AB8" w:rsidRPr="00AB25A1">
          <w:rPr>
            <w:rStyle w:val="Hyperlink"/>
            <w:noProof/>
          </w:rPr>
          <w:t>4.3 PSI - Remote Proctor Now</w:t>
        </w:r>
        <w:r w:rsidR="00940AB8">
          <w:rPr>
            <w:noProof/>
            <w:webHidden/>
          </w:rPr>
          <w:tab/>
        </w:r>
        <w:r w:rsidR="00940AB8">
          <w:rPr>
            <w:noProof/>
            <w:webHidden/>
          </w:rPr>
          <w:fldChar w:fldCharType="begin"/>
        </w:r>
        <w:r w:rsidR="00940AB8">
          <w:rPr>
            <w:noProof/>
            <w:webHidden/>
          </w:rPr>
          <w:instrText xml:space="preserve"> PAGEREF _Toc508364851 \h </w:instrText>
        </w:r>
        <w:r w:rsidR="00940AB8">
          <w:rPr>
            <w:noProof/>
            <w:webHidden/>
          </w:rPr>
        </w:r>
        <w:r w:rsidR="00940AB8">
          <w:rPr>
            <w:noProof/>
            <w:webHidden/>
          </w:rPr>
          <w:fldChar w:fldCharType="separate"/>
        </w:r>
        <w:r w:rsidR="00940AB8">
          <w:rPr>
            <w:noProof/>
            <w:webHidden/>
          </w:rPr>
          <w:t>30</w:t>
        </w:r>
        <w:r w:rsidR="00940AB8">
          <w:rPr>
            <w:noProof/>
            <w:webHidden/>
          </w:rPr>
          <w:fldChar w:fldCharType="end"/>
        </w:r>
      </w:hyperlink>
    </w:p>
    <w:p w14:paraId="2FFA8953" w14:textId="18B5C3EC"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2" w:history="1">
        <w:r w:rsidR="00940AB8" w:rsidRPr="00AB25A1">
          <w:rPr>
            <w:rStyle w:val="Hyperlink"/>
            <w:noProof/>
          </w:rPr>
          <w:t>4.4 Pearson VUE</w:t>
        </w:r>
        <w:r w:rsidR="00940AB8">
          <w:rPr>
            <w:noProof/>
            <w:webHidden/>
          </w:rPr>
          <w:tab/>
        </w:r>
        <w:r w:rsidR="00940AB8">
          <w:rPr>
            <w:noProof/>
            <w:webHidden/>
          </w:rPr>
          <w:fldChar w:fldCharType="begin"/>
        </w:r>
        <w:r w:rsidR="00940AB8">
          <w:rPr>
            <w:noProof/>
            <w:webHidden/>
          </w:rPr>
          <w:instrText xml:space="preserve"> PAGEREF _Toc508364852 \h </w:instrText>
        </w:r>
        <w:r w:rsidR="00940AB8">
          <w:rPr>
            <w:noProof/>
            <w:webHidden/>
          </w:rPr>
        </w:r>
        <w:r w:rsidR="00940AB8">
          <w:rPr>
            <w:noProof/>
            <w:webHidden/>
          </w:rPr>
          <w:fldChar w:fldCharType="separate"/>
        </w:r>
        <w:r w:rsidR="00940AB8">
          <w:rPr>
            <w:noProof/>
            <w:webHidden/>
          </w:rPr>
          <w:t>31</w:t>
        </w:r>
        <w:r w:rsidR="00940AB8">
          <w:rPr>
            <w:noProof/>
            <w:webHidden/>
          </w:rPr>
          <w:fldChar w:fldCharType="end"/>
        </w:r>
      </w:hyperlink>
    </w:p>
    <w:p w14:paraId="61206920" w14:textId="2DA12D75" w:rsidR="00EF7646" w:rsidRDefault="003B0494" w:rsidP="00AC07C4">
      <w:r>
        <w:fldChar w:fldCharType="end"/>
      </w:r>
    </w:p>
    <w:p w14:paraId="336DD029"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16D77F14" w14:textId="77777777" w:rsidR="009F4718" w:rsidRDefault="009F4718" w:rsidP="0040413D">
      <w:pPr>
        <w:pStyle w:val="Headingcenter"/>
      </w:pPr>
      <w:bookmarkStart w:id="5" w:name="_Toc437263083"/>
      <w:r w:rsidRPr="000650B0">
        <w:lastRenderedPageBreak/>
        <w:t xml:space="preserve">Jooniste </w:t>
      </w:r>
      <w:r w:rsidR="00EF0731">
        <w:t>loetelu</w:t>
      </w:r>
      <w:bookmarkEnd w:id="5"/>
    </w:p>
    <w:p w14:paraId="6432CEFF" w14:textId="1682F69F" w:rsidR="009F4718" w:rsidRDefault="00653C07" w:rsidP="00424CFF">
      <w:pPr>
        <w:pStyle w:val="BodyText"/>
        <w:rPr>
          <w:b/>
          <w:bCs/>
          <w:noProof/>
          <w:lang w:val="en-US"/>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r w:rsidR="00940AB8">
        <w:rPr>
          <w:noProof/>
          <w:lang w:val="en-US"/>
        </w:rPr>
        <w:t>No table of figures entries found.</w:t>
      </w: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0"/>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6" w:name="_Toc437263084"/>
      <w:r w:rsidRPr="000650B0">
        <w:lastRenderedPageBreak/>
        <w:t xml:space="preserve">Tabelite </w:t>
      </w:r>
      <w:r w:rsidR="00EF0731">
        <w:t>loetelu</w:t>
      </w:r>
      <w:bookmarkEnd w:id="6"/>
    </w:p>
    <w:p w14:paraId="740889C1" w14:textId="2C923187" w:rsidR="0016246C" w:rsidRDefault="00543B6D" w:rsidP="0016246C">
      <w:pPr>
        <w:pStyle w:val="BodyText"/>
        <w:rPr>
          <w:b/>
          <w:bCs/>
          <w:noProof/>
          <w:lang w:val="en-US"/>
        </w:rPr>
      </w:pPr>
      <w:fldSimple w:instr=" TOC \f F \h \z \c &quot;Tabel&quot; ">
        <w:r w:rsidR="00940AB8">
          <w:rPr>
            <w:b/>
            <w:bCs/>
            <w:noProof/>
            <w:lang w:val="en-US"/>
          </w:rPr>
          <w:t>No table of figures entries found.</w:t>
        </w:r>
      </w:fldSimple>
      <w:bookmarkStart w:id="7" w:name="_Toc370226608"/>
      <w:bookmarkStart w:id="8" w:name="_Ref371595904"/>
      <w:bookmarkStart w:id="9" w:name="_Toc371596364"/>
      <w:bookmarkStart w:id="10" w:name="_Toc437263085"/>
      <w:bookmarkStart w:id="11"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2" w:name="_Ref510600980"/>
      <w:r w:rsidRPr="00AE5FF9">
        <w:lastRenderedPageBreak/>
        <w:t>Sissejuhatus</w:t>
      </w:r>
      <w:bookmarkEnd w:id="7"/>
      <w:bookmarkEnd w:id="8"/>
      <w:bookmarkEnd w:id="9"/>
      <w:bookmarkEnd w:id="10"/>
      <w:bookmarkEnd w:id="11"/>
      <w:bookmarkEnd w:id="12"/>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13" w:name="_Toc370226609"/>
      <w:bookmarkStart w:id="14" w:name="_Ref370278170"/>
      <w:bookmarkStart w:id="15"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bookmarkEnd w:id="13"/>
    <w:bookmarkEnd w:id="14"/>
    <w:bookmarkEnd w:id="15"/>
    <w:p w14:paraId="6A458231" w14:textId="11AC8116" w:rsidR="009F4718" w:rsidRDefault="002508F0" w:rsidP="007B11DB">
      <w:pPr>
        <w:pStyle w:val="Heading1"/>
        <w:numPr>
          <w:ilvl w:val="0"/>
          <w:numId w:val="4"/>
        </w:numPr>
      </w:pPr>
      <w:r>
        <w:lastRenderedPageBreak/>
        <w:t xml:space="preserve">Tallinna Tehnikaülikooli küberkaitse </w:t>
      </w:r>
      <w:r w:rsidR="00F916C4">
        <w:t>õppekava</w:t>
      </w:r>
    </w:p>
    <w:p w14:paraId="42D8A24E" w14:textId="520DECB5" w:rsidR="00BB7244" w:rsidRDefault="00BB7244" w:rsidP="007446C7">
      <w:pPr>
        <w:pStyle w:val="BodyText"/>
      </w:pPr>
      <w:r>
        <w:t xml:space="preserve">Alates 2009. aastast pakub Tallinna Tehnikaülikool tudengitele võimalust õppida küberkaitse magistriõppes </w:t>
      </w:r>
      <w:r>
        <w:fldChar w:fldCharType="begin" w:fldLock="1"/>
      </w:r>
      <w:r w:rsidR="00A529A4">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17]", "plainTextFormattedCitation" : "[17]", "previouslyFormattedCitation" : "[17]" }, "properties" : {  }, "schema" : "https://github.com/citation-style-language/schema/raw/master/csl-citation.json" }</w:instrText>
      </w:r>
      <w:r>
        <w:fldChar w:fldCharType="separate"/>
      </w:r>
      <w:r w:rsidR="00A529A4" w:rsidRPr="00A529A4">
        <w:rPr>
          <w:noProof/>
        </w:rPr>
        <w:t>[17]</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A529A4">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18]", "plainTextFormattedCitation" : "[18]", "previouslyFormattedCitation" : "[18]" }, "properties" : {  }, "schema" : "https://github.com/citation-style-language/schema/raw/master/csl-citation.json" }</w:instrText>
      </w:r>
      <w:r w:rsidR="00C031E6">
        <w:fldChar w:fldCharType="separate"/>
      </w:r>
      <w:r w:rsidR="00A529A4" w:rsidRPr="00A529A4">
        <w:rPr>
          <w:noProof/>
        </w:rPr>
        <w:t>[18]</w:t>
      </w:r>
      <w:r w:rsidR="00C031E6">
        <w:fldChar w:fldCharType="end"/>
      </w:r>
      <w:r>
        <w:t>. Õppetöö toimub inglise keeles</w:t>
      </w:r>
      <w:r w:rsidR="00733CC6">
        <w:t xml:space="preserve"> ning juurdepääsu tingimusteks on muuhulgas varasem </w:t>
      </w:r>
      <w:r w:rsidR="00C031E6">
        <w:t>kõrg</w:t>
      </w:r>
      <w:r w:rsidR="00733CC6">
        <w:t>haridus või töökogemus info</w:t>
      </w:r>
      <w:r w:rsidR="00C031E6">
        <w:t>- ja kommunikatsiooni</w:t>
      </w:r>
      <w:r w:rsidR="00733CC6">
        <w:t>tehnoloogia valdkonnas</w:t>
      </w:r>
      <w:r>
        <w:t>.</w:t>
      </w:r>
    </w:p>
    <w:p w14:paraId="789689EF" w14:textId="4826C8C8"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CE2CE7">
        <w:t xml:space="preserve"> Võimalik on läheneda nii tehnoloogilise, teoreetilise kui ka organisatoorse nurga alt.</w:t>
      </w:r>
    </w:p>
    <w:p w14:paraId="574BEC34" w14:textId="0C65983E" w:rsidR="00A77253" w:rsidRDefault="00647F91" w:rsidP="007446C7">
      <w:pPr>
        <w:pStyle w:val="BodyText"/>
      </w:pPr>
      <w:r>
        <w:t xml:space="preserve">Küberkaitse magistriprogrammi sisseastumisprotsessi käigus tuleb Tallinna Tehnikaülikoolile esitada oma Curriculum Vitae ja motivatsioonikiri, </w:t>
      </w:r>
      <w:r w:rsidR="006B7DCA">
        <w:t xml:space="preserve">sooritada simulatsiooniülesandeid sisaldav veebipõhine test ning </w:t>
      </w:r>
      <w:r>
        <w:t xml:space="preserve">läbida vestlus </w:t>
      </w:r>
      <w:r>
        <w:fldChar w:fldCharType="begin" w:fldLock="1"/>
      </w:r>
      <w:r w:rsidR="00A529A4">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19]", "plainTextFormattedCitation" : "[19]", "previouslyFormattedCitation" : "[19]" }, "properties" : {  }, "schema" : "https://github.com/citation-style-language/schema/raw/master/csl-citation.json" }</w:instrText>
      </w:r>
      <w:r>
        <w:fldChar w:fldCharType="separate"/>
      </w:r>
      <w:r w:rsidR="00A529A4" w:rsidRPr="00A529A4">
        <w:rPr>
          <w:noProof/>
        </w:rPr>
        <w:t>[19]</w:t>
      </w:r>
      <w:r>
        <w:fldChar w:fldCharType="end"/>
      </w:r>
      <w:r>
        <w:t>. Magistriõppes on lävendipõhine vastuvõtt</w:t>
      </w:r>
      <w:r w:rsidR="007C506C">
        <w:t>, mis tähendab, et vastu võetakse kõik kandidaadid, kes ületavad eelnevalt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A529A4">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18]", "plainTextFormattedCitation" : "[18]", "previouslyFormattedCitation" : "[18]" }, "properties" : {  }, "schema" : "https://github.com/citation-style-language/schema/raw/master/csl-citation.json" }</w:instrText>
      </w:r>
      <w:r w:rsidR="000147D5">
        <w:fldChar w:fldCharType="separate"/>
      </w:r>
      <w:r w:rsidR="00A529A4" w:rsidRPr="00A529A4">
        <w:rPr>
          <w:noProof/>
        </w:rPr>
        <w:t>[18]</w:t>
      </w:r>
      <w:r w:rsidR="000147D5">
        <w:fldChar w:fldCharType="end"/>
      </w:r>
      <w:r>
        <w:t>.</w:t>
      </w:r>
    </w:p>
    <w:p w14:paraId="311A5B12" w14:textId="0F3EC85D" w:rsidR="009F4718" w:rsidRPr="00347691" w:rsidRDefault="00A14D3D" w:rsidP="007B11DB">
      <w:pPr>
        <w:pStyle w:val="Heading2"/>
        <w:numPr>
          <w:ilvl w:val="1"/>
          <w:numId w:val="4"/>
        </w:numPr>
      </w:pPr>
      <w:r>
        <w:t>Sisseastumistesti</w:t>
      </w:r>
      <w:r w:rsidR="004A6805">
        <w:t xml:space="preserve"> keskkond</w:t>
      </w:r>
    </w:p>
    <w:p w14:paraId="5C25ADA8" w14:textId="76421285"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A529A4">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0]", "plainTextFormattedCitation" : "[20]", "previouslyFormattedCitation" : "[20]" }, "properties" : {  }, "schema" : "https://github.com/citation-style-language/schema/raw/master/csl-citation.json" }</w:instrText>
      </w:r>
      <w:r w:rsidR="00A021C3">
        <w:fldChar w:fldCharType="separate"/>
      </w:r>
      <w:r w:rsidR="00A529A4" w:rsidRPr="00A529A4">
        <w:rPr>
          <w:noProof/>
        </w:rPr>
        <w:t>[20]</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07FF97AC" w14:textId="06E197CD" w:rsidR="00AC1C57" w:rsidRDefault="00AC1C57" w:rsidP="00334ACB">
      <w:pPr>
        <w:pStyle w:val="BodyText"/>
      </w:pPr>
      <w:r>
        <w:t xml:space="preserve">Pärast ülikoolile sisseastumisavalduse esitamist edastatakse kandidaadile unikaalne promokood, millega Rangeforce keskkonnale ligi pääseb. Sisseastumistest koosneb </w:t>
      </w:r>
      <w:r>
        <w:lastRenderedPageBreak/>
        <w:t>neljast laborist, millest on soovituslik sooritada vähemalt üks. Sisseastumistestil käsiteldavad teemad hõlmavad muuhulgas näiteks Linux CLI, Apache, HTTPS ja SQLi valdkondi.</w:t>
      </w:r>
    </w:p>
    <w:p w14:paraId="62B6E6C9" w14:textId="7443A432" w:rsidR="00176551" w:rsidRPr="00176551" w:rsidRDefault="00AC1C57" w:rsidP="00176551">
      <w:pPr>
        <w:pStyle w:val="BodyText"/>
        <w:sectPr w:rsidR="00176551" w:rsidRPr="00176551" w:rsidSect="003C451D">
          <w:footnotePr>
            <w:numRestart w:val="eachPage"/>
          </w:footnotePr>
          <w:pgSz w:w="11907" w:h="16840" w:code="9"/>
          <w:pgMar w:top="1418" w:right="1701" w:bottom="1418" w:left="1701" w:header="709" w:footer="851" w:gutter="0"/>
          <w:cols w:space="708"/>
        </w:sectPr>
      </w:pPr>
      <w:r>
        <w:t xml:space="preserve"> </w:t>
      </w:r>
      <w:r w:rsidR="00210C51">
        <w:t>Kuna test on veebipõhine ja selle sooritamiseks ei pea Tallinna Tehnikaülikooli füüsiliselt kohale tulema, kaasneb kandideerimisprotsessil matkimis- ehk kehastusrünnaku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 antud töös nimetatud ka kehastus- ehk matkimisrünnakuks.</w:t>
      </w:r>
      <w:r w:rsidR="006B7DCA">
        <w:t xml:space="preserve"> Kuna test sooritatakse enne vestlusvooru, on kahtluste esinemise korral</w:t>
      </w:r>
      <w:r w:rsidR="005956B9">
        <w:t xml:space="preserve"> võimalik testi kohta täpsustavaid küsimusi</w:t>
      </w:r>
      <w:r w:rsidR="006B7DCA">
        <w:t xml:space="preserve"> </w:t>
      </w:r>
      <w:r w:rsidR="005956B9">
        <w:t>esitada vestlusel</w:t>
      </w:r>
      <w:r w:rsidR="006B7DCA">
        <w:t>.</w:t>
      </w:r>
    </w:p>
    <w:p w14:paraId="74E91B68" w14:textId="2919AE41" w:rsidR="00A77253" w:rsidRDefault="003B17ED" w:rsidP="00A77253">
      <w:pPr>
        <w:pStyle w:val="Heading1"/>
      </w:pPr>
      <w:bookmarkStart w:id="16" w:name="_Toc227485537"/>
      <w:bookmarkStart w:id="17" w:name="_Toc371596367"/>
      <w:bookmarkStart w:id="18" w:name="_Toc437263088"/>
      <w:bookmarkStart w:id="19" w:name="_Toc437856793"/>
      <w:r>
        <w:lastRenderedPageBreak/>
        <w:t>Senised saavutused</w:t>
      </w:r>
    </w:p>
    <w:p w14:paraId="593EB9D2" w14:textId="43BEE30F"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deemilises kui kommertssektoris.</w:t>
      </w:r>
    </w:p>
    <w:p w14:paraId="447E695C" w14:textId="4FC86194" w:rsidR="003B17ED" w:rsidRDefault="003B17ED" w:rsidP="003B17ED">
      <w:pPr>
        <w:pStyle w:val="Heading2"/>
      </w:pPr>
      <w:r>
        <w:t xml:space="preserve">Akadeemilised </w:t>
      </w:r>
      <w:r w:rsidR="00407B77">
        <w:t>uuringud</w:t>
      </w:r>
      <w:r w:rsidR="00DB026A">
        <w:t>/</w:t>
      </w:r>
      <w:r>
        <w:t>lahendused/ideed/ettepanekud/katsetused</w:t>
      </w:r>
    </w:p>
    <w:p w14:paraId="655912A3" w14:textId="19CC210D" w:rsidR="004866BE" w:rsidRDefault="004866BE" w:rsidP="004866BE">
      <w:pPr>
        <w:pStyle w:val="BodyText"/>
      </w:pPr>
      <w:r>
        <w:t>Fenu et al kasutab veebipõhise õppe puhul kehastusrünnaku vältimiseks</w:t>
      </w:r>
      <w:r w:rsidR="00920973">
        <w:t xml:space="preserve"> multibiomeetrilist pidevtuvastussüsteemi (vt peatükk </w:t>
      </w:r>
      <w:r w:rsidR="00920973">
        <w:fldChar w:fldCharType="begin"/>
      </w:r>
      <w:r w:rsidR="00920973">
        <w:instrText xml:space="preserve"> REF _Ref510595751 \r \h </w:instrText>
      </w:r>
      <w:r w:rsidR="00920973">
        <w:fldChar w:fldCharType="separate"/>
      </w:r>
      <w:r w:rsidR="00920973">
        <w:t>4.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920973">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1]", "plainTextFormattedCitation" : "[21]", "previouslyFormattedCitation" : "[21]" }, "properties" : {  }, "schema" : "https://github.com/citation-style-language/schema/raw/master/csl-citation.json" }</w:instrText>
      </w:r>
      <w:r w:rsidR="00920973">
        <w:fldChar w:fldCharType="separate"/>
      </w:r>
      <w:r w:rsidR="00920973" w:rsidRPr="00920973">
        <w:rPr>
          <w:noProof/>
        </w:rPr>
        <w:t>[21]</w:t>
      </w:r>
      <w:r w:rsidR="00920973">
        <w:fldChar w:fldCharType="end"/>
      </w:r>
      <w:r w:rsidR="001963F9">
        <w:t>.</w:t>
      </w:r>
      <w:r w:rsidR="00BB6B75">
        <w:t xml:space="preserve"> </w:t>
      </w:r>
      <w:r w:rsidR="00FE7E1E">
        <w:t>Nende lahendus kombineerib nägu, häält, puudet, hiirt ja klahvivajutusi</w:t>
      </w:r>
      <w:r w:rsidR="00BD2D09">
        <w:t>, tuvastamaks kasutajat kogu kursuse vältel.</w:t>
      </w:r>
    </w:p>
    <w:p w14:paraId="471CBDF3" w14:textId="5E3692A7"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46558E">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22]", "plainTextFormattedCitation" : "[22]", "previouslyFormattedCitation" : "[22]" }, "properties" : {  }, "schema" : "https://github.com/citation-style-language/schema/raw/master/csl-citation.json" }</w:instrText>
      </w:r>
      <w:r w:rsidR="0046558E">
        <w:fldChar w:fldCharType="separate"/>
      </w:r>
      <w:r w:rsidR="0046558E" w:rsidRPr="0046558E">
        <w:rPr>
          <w:noProof/>
        </w:rPr>
        <w:t>[22]</w:t>
      </w:r>
      <w:r w:rsidR="0046558E">
        <w:fldChar w:fldCharType="end"/>
      </w:r>
      <w:r w:rsidR="0046558E">
        <w:t>. Nende e-Invigilator’i puhul puuduks vajadus alla laadida lisatarkvara, kuna tegemist on brauseripõhise lahendusega. Oma töös implementeerisid nad vaid näotuvastuse osa.</w:t>
      </w:r>
    </w:p>
    <w:p w14:paraId="6EA4F2BF" w14:textId="5D3C9350" w:rsidR="00EA3F2A" w:rsidRDefault="00A07BB9" w:rsidP="004866BE">
      <w:pPr>
        <w:pStyle w:val="BodyText"/>
      </w:pPr>
      <w:r>
        <w:t>Mo</w:t>
      </w:r>
      <w:bookmarkStart w:id="20" w:name="_GoBack"/>
      <w:bookmarkEnd w:id="20"/>
      <w:r w:rsidR="00CE03C3">
        <w:t xml:space="preserve">thukuri et al on oluliseks pidanud </w:t>
      </w:r>
      <w:r w:rsidR="00211C99">
        <w:t xml:space="preserve">lukustusbrauseri olemasolu (vt peatükk </w:t>
      </w:r>
      <w:r w:rsidR="00211C99">
        <w:fldChar w:fldCharType="begin"/>
      </w:r>
      <w:r w:rsidR="00211C99">
        <w:instrText xml:space="preserve"> REF _Ref510613389 \r \h </w:instrText>
      </w:r>
      <w:r w:rsidR="00211C99">
        <w:fldChar w:fldCharType="separate"/>
      </w:r>
      <w:r w:rsidR="00211C99">
        <w:t>4.5</w:t>
      </w:r>
      <w:r w:rsidR="00211C99">
        <w:fldChar w:fldCharType="end"/>
      </w:r>
      <w:r w:rsidR="00211C99">
        <w:t xml:space="preserve">), mis takistab ligipääsu keelatud programmidele ja funktsioonidele, ja näo- ning helituvastuse rakendamist, tuvastamaks </w:t>
      </w:r>
      <w:r w:rsidR="00B76443">
        <w:t>ruumis</w:t>
      </w:r>
      <w:r w:rsidR="00211C99">
        <w:t xml:space="preserve"> esinevaid kõrvalisi isikuid</w:t>
      </w:r>
      <w:r>
        <w:t xml:space="preserve"> </w:t>
      </w:r>
      <w:r>
        <w:fldChar w:fldCharType="begin" w:fldLock="1"/>
      </w:r>
      <w:r>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23]", "plainTextFormattedCitation" : "[23]", "previouslyFormattedCitation" : "[23]" }, "properties" : {  }, "schema" : "https://github.com/citation-style-language/schema/raw/master/csl-citation.json" }</w:instrText>
      </w:r>
      <w:r>
        <w:fldChar w:fldCharType="separate"/>
      </w:r>
      <w:r w:rsidRPr="00A07BB9">
        <w:rPr>
          <w:noProof/>
        </w:rPr>
        <w:t>[23]</w:t>
      </w:r>
      <w:r>
        <w:fldChar w:fldCharType="end"/>
      </w:r>
      <w:r w:rsidR="00211C99">
        <w:t>.</w:t>
      </w:r>
    </w:p>
    <w:p w14:paraId="70A09B2E" w14:textId="271AF260" w:rsidR="00D878C5" w:rsidRDefault="00186F83" w:rsidP="004866BE">
      <w:pPr>
        <w:pStyle w:val="BodyText"/>
      </w:pPr>
      <w:r>
        <w:t>Carlisle et Baird pakuvad välja spetsiaalse CD-lt buutiva</w:t>
      </w:r>
      <w:r w:rsidR="005A445D">
        <w:t xml:space="preserve"> lukustussüsteemi, milles on asendatud tavapärane failide avamise ja sulgemise dialoogaken </w:t>
      </w:r>
      <w:r w:rsidR="005A445D">
        <w:fldChar w:fldCharType="begin" w:fldLock="1"/>
      </w:r>
      <w:r w:rsidR="00A07BB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24]", "plainTextFormattedCitation" : "[24]", "previouslyFormattedCitation" : "[24]" }, "properties" : {  }, "schema" : "https://github.com/citation-style-language/schema/raw/master/csl-citation.json" }</w:instrText>
      </w:r>
      <w:r w:rsidR="005A445D">
        <w:fldChar w:fldCharType="separate"/>
      </w:r>
      <w:r w:rsidR="00A07BB9" w:rsidRPr="00A07BB9">
        <w:rPr>
          <w:noProof/>
        </w:rPr>
        <w:t>[24]</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p>
    <w:p w14:paraId="2DBDD3B5" w14:textId="1B2B7182" w:rsidR="008C01DC" w:rsidRPr="00F26072" w:rsidRDefault="008C01DC" w:rsidP="004866BE">
      <w:pPr>
        <w:pStyle w:val="BodyText"/>
        <w:rPr>
          <w:lang w:val="en-GB"/>
        </w:rPr>
      </w:pPr>
      <w:r>
        <w:t>Mõningad teaduslikud uuringud on</w:t>
      </w:r>
      <w:r w:rsidR="00B923DD">
        <w:t xml:space="preserve"> näidetena</w:t>
      </w:r>
      <w:r>
        <w:t xml:space="preserve"> eraldi välja toodud ka vastavate kaitsemeetmete juures (vt peatükk </w:t>
      </w:r>
      <w:r>
        <w:fldChar w:fldCharType="begin"/>
      </w:r>
      <w:r>
        <w:instrText xml:space="preserve"> REF _Ref510601779 \r \h </w:instrText>
      </w:r>
      <w:r>
        <w:fldChar w:fldCharType="separate"/>
      </w:r>
      <w:r>
        <w:t>4</w:t>
      </w:r>
      <w:r>
        <w:fldChar w:fldCharType="end"/>
      </w:r>
      <w:r>
        <w:t>).</w:t>
      </w:r>
    </w:p>
    <w:p w14:paraId="1C337E07" w14:textId="07F2881B" w:rsidR="00D35C0A" w:rsidRPr="00D35C0A" w:rsidRDefault="00D35C0A" w:rsidP="00D35C0A">
      <w:pPr>
        <w:pStyle w:val="Heading2"/>
      </w:pPr>
      <w:r>
        <w:lastRenderedPageBreak/>
        <w:t>Kommertslahendused</w:t>
      </w:r>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404A53C4" w:rsidR="00A77253" w:rsidRDefault="00A77253" w:rsidP="00A77253">
      <w:pPr>
        <w:pStyle w:val="BodyText"/>
      </w:pPr>
      <w:bookmarkStart w:id="21"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21"/>
      <w:r>
        <w:t xml:space="preserve">või keelatud abivahendite kasutamine. Kuna vaatlejateks on enamasti sama asutuse töötajad, võib kindel olla, et nad on kursis spetsiifiliste reeglitega, mida asutus eksamite korral rakendab, nagu näiteks sobiv riietus või lubatud abivahendid </w:t>
      </w:r>
      <w:r>
        <w:fldChar w:fldCharType="begin" w:fldLock="1"/>
      </w:r>
      <w:r w:rsidR="00A07BB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5]", "plainTextFormattedCitation" : "[25]", "previouslyFormattedCitation" : "[25]" }, "properties" : {  }, "schema" : "https://github.com/citation-style-language/schema/raw/master/csl-citation.json" }</w:instrText>
      </w:r>
      <w:r>
        <w:fldChar w:fldCharType="separate"/>
      </w:r>
      <w:r w:rsidR="00A07BB9" w:rsidRPr="00A07BB9">
        <w:rPr>
          <w:noProof/>
        </w:rPr>
        <w:t>[25]</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 mõeldamatu.</w:t>
      </w:r>
    </w:p>
    <w:p w14:paraId="0CCD0574" w14:textId="5C5C27BB"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A07BB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26]", "plainTextFormattedCitation" : "[26]", "previouslyFormattedCitation" : "[26]" }, "properties" : {  }, "schema" : "https://github.com/citation-style-language/schema/raw/master/csl-citation.json" }</w:instrText>
      </w:r>
      <w:r>
        <w:fldChar w:fldCharType="separate"/>
      </w:r>
      <w:r w:rsidR="00A07BB9" w:rsidRPr="00A07BB9">
        <w:rPr>
          <w:noProof/>
        </w:rPr>
        <w:t>[26]</w:t>
      </w:r>
      <w:r>
        <w:fldChar w:fldCharType="end"/>
      </w:r>
      <w:r>
        <w:t xml:space="preserve">. Järelevalvet teostab ideaalis isik, kes on läbinud vastava koolituse ja oskab tähele panna petmisele 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nelja kuni kümmet õpilast </w:t>
      </w:r>
      <w:r>
        <w:fldChar w:fldCharType="begin" w:fldLock="1"/>
      </w:r>
      <w:r w:rsidR="00A07BB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27]", "plainTextFormattedCitation" : "[27]", "previouslyFormattedCitation" : "[27]" }, "properties" : {  }, "schema" : "https://github.com/citation-style-language/schema/raw/master/csl-citation.json" }</w:instrText>
      </w:r>
      <w:r>
        <w:fldChar w:fldCharType="separate"/>
      </w:r>
      <w:r w:rsidR="00A07BB9" w:rsidRPr="00A07BB9">
        <w:rPr>
          <w:noProof/>
        </w:rPr>
        <w:t>[27]</w:t>
      </w:r>
      <w:r>
        <w:fldChar w:fldCharType="end"/>
      </w:r>
      <w:r>
        <w:t>.</w:t>
      </w:r>
      <w:r w:rsidRPr="00EC411D">
        <w:rPr>
          <w:b/>
        </w:rPr>
        <w:t xml:space="preserve"> </w:t>
      </w:r>
      <w:r>
        <w:t xml:space="preserve">Ka siin ei pruugi vaatleja märgata kõiki rikkumisi, kuid kuna kandidaat ei tea, millisel ajahetkel just teda jälgitakse, võib väheneda soov petta </w:t>
      </w:r>
      <w:r>
        <w:fldChar w:fldCharType="begin" w:fldLock="1"/>
      </w:r>
      <w:r w:rsidR="00A07BB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5]", "plainTextFormattedCitation" : "[25]", "previouslyFormattedCitation" : "[25]" }, "properties" : {  }, "schema" : "https://github.com/citation-style-language/schema/raw/master/csl-citation.json" }</w:instrText>
      </w:r>
      <w:r>
        <w:fldChar w:fldCharType="separate"/>
      </w:r>
      <w:r w:rsidR="00A07BB9" w:rsidRPr="00A07BB9">
        <w:rPr>
          <w:noProof/>
        </w:rPr>
        <w:t>[25]</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A07BB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28]", "plainTextFormattedCitation" : "[28]", "previouslyFormattedCitation" : "[28]" }, "properties" : {  }, "schema" : "https://github.com/citation-style-language/schema/raw/master/csl-citation.json" }</w:instrText>
      </w:r>
      <w:r>
        <w:fldChar w:fldCharType="separate"/>
      </w:r>
      <w:r w:rsidR="00A07BB9" w:rsidRPr="00A07BB9">
        <w:rPr>
          <w:noProof/>
        </w:rPr>
        <w:t>[28]</w:t>
      </w:r>
      <w:r>
        <w:fldChar w:fldCharType="end"/>
      </w:r>
      <w:r>
        <w:t>. Valikvastustega testi puhul saab tulemuse teada kohe.</w:t>
      </w:r>
      <w:r w:rsidR="000D6900">
        <w:t xml:space="preserve"> </w:t>
      </w:r>
      <w:r w:rsidR="000D6900" w:rsidRPr="009A7158">
        <w:rPr>
          <w:highlight w:val="yellow"/>
        </w:rPr>
        <w:t xml:space="preserve">Õendustudengite seas läbi viidud uuring paljastas, et testitegijad tunnevad end ebamugavalt, kui neid veebikaamera vahendusel jälgitakse </w:t>
      </w:r>
      <w:r w:rsidR="000D6900" w:rsidRPr="009A7158">
        <w:rPr>
          <w:highlight w:val="yellow"/>
        </w:rPr>
        <w:fldChar w:fldCharType="begin" w:fldLock="1"/>
      </w:r>
      <w:r w:rsidR="00A07BB9">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29]", "plainTextFormattedCitation" : "[29]", "previouslyFormattedCitation" : "[29]" }, "properties" : {  }, "schema" : "https://github.com/citation-style-language/schema/raw/master/csl-citation.json" }</w:instrText>
      </w:r>
      <w:r w:rsidR="000D6900" w:rsidRPr="009A7158">
        <w:rPr>
          <w:highlight w:val="yellow"/>
        </w:rPr>
        <w:fldChar w:fldCharType="separate"/>
      </w:r>
      <w:r w:rsidR="00A07BB9" w:rsidRPr="00A07BB9">
        <w:rPr>
          <w:noProof/>
          <w:highlight w:val="yellow"/>
        </w:rPr>
        <w:t>[29]</w:t>
      </w:r>
      <w:r w:rsidR="000D6900" w:rsidRPr="009A7158">
        <w:rPr>
          <w:highlight w:val="yellow"/>
        </w:rPr>
        <w:fldChar w:fldCharType="end"/>
      </w:r>
      <w:r w:rsidR="000D6900" w:rsidRPr="009A7158">
        <w:rPr>
          <w:highlight w:val="yellow"/>
        </w:rPr>
        <w:t>.</w:t>
      </w:r>
    </w:p>
    <w:p w14:paraId="3056E292" w14:textId="11007663" w:rsidR="00A77253" w:rsidRDefault="00A77253" w:rsidP="00A77253">
      <w:pPr>
        <w:pStyle w:val="BodyText"/>
      </w:pPr>
      <w:r>
        <w:t xml:space="preserve">Salvestatava järelevalve puhul lindistatakse heli- ja videoseadme abil eksaminandi ennast ja tema arvutiekraanil olevat pilti, mida vaatleja hiljem mitmekordsel kiirendusel </w:t>
      </w:r>
      <w:r>
        <w:lastRenderedPageBreak/>
        <w:t xml:space="preserve">kontrollib, et analüüsida hetki, mil võis aset leida pettus </w:t>
      </w:r>
      <w:r>
        <w:fldChar w:fldCharType="begin" w:fldLock="1"/>
      </w:r>
      <w:r w:rsidR="00A07BB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30]", "plainTextFormattedCitation" : "[30]", "previouslyFormattedCitation" : "[30]" }, "properties" : {  }, "schema" : "https://github.com/citation-style-language/schema/raw/master/csl-citation.json" }</w:instrText>
      </w:r>
      <w:r>
        <w:fldChar w:fldCharType="separate"/>
      </w:r>
      <w:r w:rsidR="00A07BB9" w:rsidRPr="00A07BB9">
        <w:rPr>
          <w:noProof/>
        </w:rPr>
        <w:t>[30]</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A07BB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31]", "plainTextFormattedCitation" : "[31]", "previouslyFormattedCitation" : "[31]" }, "properties" : {  }, "schema" : "https://github.com/citation-style-language/schema/raw/master/csl-citation.json" }</w:instrText>
      </w:r>
      <w:r>
        <w:fldChar w:fldCharType="separate"/>
      </w:r>
      <w:r w:rsidR="00A07BB9" w:rsidRPr="00A07BB9">
        <w:rPr>
          <w:noProof/>
        </w:rPr>
        <w:t>[31]</w:t>
      </w:r>
      <w:r>
        <w:fldChar w:fldCharType="end"/>
      </w:r>
      <w:r>
        <w:t>.</w:t>
      </w:r>
    </w:p>
    <w:p w14:paraId="103ED40F" w14:textId="42CCAC58"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22"/>
      <w:r>
        <w:t>andmevoogu</w:t>
      </w:r>
      <w:commentRangeEnd w:id="22"/>
      <w:r>
        <w:rPr>
          <w:rStyle w:val="CommentReference"/>
        </w:rPr>
        <w:commentReference w:id="22"/>
      </w:r>
      <w:r>
        <w:t xml:space="preserve">, tuvastamaks kahtlustäratavat ja ebasobivat käitumist </w:t>
      </w:r>
      <w:r>
        <w:fldChar w:fldCharType="begin" w:fldLock="1"/>
      </w:r>
      <w:r w:rsidR="00A07BB9">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30]", "plainTextFormattedCitation" : "[30]", "previouslyFormattedCitation" : "[30]" }, "properties" : {  }, "schema" : "https://github.com/citation-style-language/schema/raw/master/csl-citation.json" }</w:instrText>
      </w:r>
      <w:r>
        <w:fldChar w:fldCharType="separate"/>
      </w:r>
      <w:r w:rsidR="00A07BB9" w:rsidRPr="00A07BB9">
        <w:rPr>
          <w:noProof/>
        </w:rPr>
        <w:t>[30]</w:t>
      </w:r>
      <w:r>
        <w:fldChar w:fldCharType="end"/>
      </w:r>
      <w:r>
        <w:t xml:space="preserve">.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näiteks piiratud operatsioonide, kindla IP-aadresside vahemiku või teiste rakenduste avamise takistamise näol. Kõiki kandidaate koheldakse võrdselt, sest vaatlejaks on algoritm, mitte inimene </w:t>
      </w:r>
      <w:r>
        <w:fldChar w:fldCharType="begin" w:fldLock="1"/>
      </w:r>
      <w:r w:rsidR="00A07BB9">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5]", "plainTextFormattedCitation" : "[25]", "previouslyFormattedCitation" : "[25]" }, "properties" : {  }, "schema" : "https://github.com/citation-style-language/schema/raw/master/csl-citation.json" }</w:instrText>
      </w:r>
      <w:r>
        <w:fldChar w:fldCharType="separate"/>
      </w:r>
      <w:r w:rsidR="00A07BB9" w:rsidRPr="00A07BB9">
        <w:rPr>
          <w:noProof/>
        </w:rPr>
        <w:t>[25]</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valepositiivselt ning mõned 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A07BB9">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27]", "plainTextFormattedCitation" : "[27]", "previouslyFormattedCitation" : "[27]" }, "properties" : {  }, "schema" : "https://github.com/citation-style-language/schema/raw/master/csl-citation.json" }</w:instrText>
      </w:r>
      <w:r>
        <w:fldChar w:fldCharType="separate"/>
      </w:r>
      <w:r w:rsidR="00A07BB9" w:rsidRPr="00A07BB9">
        <w:rPr>
          <w:noProof/>
        </w:rPr>
        <w:t>[27]</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A07BB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32]", "plainTextFormattedCitation" : "[32]", "previouslyFormattedCitation" : "[32]" }, "properties" : {  }, "schema" : "https://github.com/citation-style-language/schema/raw/master/csl-citation.json" }</w:instrText>
      </w:r>
      <w:r>
        <w:fldChar w:fldCharType="separate"/>
      </w:r>
      <w:r w:rsidR="00A07BB9" w:rsidRPr="00A07BB9">
        <w:rPr>
          <w:noProof/>
        </w:rPr>
        <w:t>[32]</w:t>
      </w:r>
      <w:r>
        <w:fldChar w:fldCharType="end"/>
      </w:r>
      <w:r>
        <w:t>.</w:t>
      </w:r>
    </w:p>
    <w:p w14:paraId="5559EED5" w14:textId="77777777" w:rsidR="00A77253" w:rsidRDefault="00A77253" w:rsidP="00C82A28">
      <w:pPr>
        <w:pStyle w:val="Heading3"/>
      </w:pPr>
      <w:bookmarkStart w:id="23" w:name="_Toc506555580"/>
      <w:bookmarkStart w:id="24" w:name="_Toc508364849"/>
      <w:r>
        <w:lastRenderedPageBreak/>
        <w:t>Talview - Remote Proctor/Proview</w:t>
      </w:r>
      <w:bookmarkEnd w:id="23"/>
      <w:bookmarkEnd w:id="24"/>
    </w:p>
    <w:p w14:paraId="762C41BC" w14:textId="386E5E65"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A07BB9">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33]", "plainTextFormattedCitation" : "[33]", "previouslyFormattedCitation" : "[33]" }, "properties" : {  }, "schema" : "https://github.com/citation-style-language/schema/raw/master/csl-citation.json" }</w:instrText>
      </w:r>
      <w:r>
        <w:fldChar w:fldCharType="separate"/>
      </w:r>
      <w:r w:rsidR="00A07BB9" w:rsidRPr="00A07BB9">
        <w:rPr>
          <w:noProof/>
        </w:rPr>
        <w:t>[33]</w:t>
      </w:r>
      <w:r>
        <w:fldChar w:fldCharType="end"/>
      </w:r>
      <w:r>
        <w:t xml:space="preserve">. </w:t>
      </w:r>
    </w:p>
    <w:p w14:paraId="1AE2B9C4" w14:textId="3DBAC594"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A07BB9">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32]", "plainTextFormattedCitation" : "[32]", "previouslyFormattedCitation" : "[32]" }, "properties" : {  }, "schema" : "https://github.com/citation-style-language/schema/raw/master/csl-citation.json" }</w:instrText>
      </w:r>
      <w:r>
        <w:fldChar w:fldCharType="separate"/>
      </w:r>
      <w:r w:rsidR="00A07BB9" w:rsidRPr="00A07BB9">
        <w:rPr>
          <w:noProof/>
        </w:rPr>
        <w:t>[32]</w:t>
      </w:r>
      <w:r>
        <w:fldChar w:fldCharType="end"/>
      </w:r>
      <w:r>
        <w:t>. Salvestatakse eksamitegija ekraanil toimuvat ning ümbruses olevat heli ja videot. Süsteem kindlustab, et kandidaat keskendub testi tegemise ajal ekraanile, ruumis on piisavalt valge, taustal pole kahtlasi esemeid ega heli. Sisse logivat kasutajat autenditakse isikut tõendava dokumendi alusel näotuvastusega ning sama funktsionaalsust kasutatakse, kontrollimaks, et kandidaat ei vahetu testi tegemise ajal ehk eksamit teeb kogu protsessi vältel üks ja sama isik.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A07BB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34]", "plainTextFormattedCitation" : "[34]", "previouslyFormattedCitation" : "[34]" }, "properties" : {  }, "schema" : "https://github.com/citation-style-language/schema/raw/master/csl-citation.json" }</w:instrText>
      </w:r>
      <w:r>
        <w:fldChar w:fldCharType="separate"/>
      </w:r>
      <w:r w:rsidR="00A07BB9" w:rsidRPr="00A07BB9">
        <w:rPr>
          <w:noProof/>
        </w:rPr>
        <w:t>[34]</w:t>
      </w:r>
      <w:r>
        <w:fldChar w:fldCharType="end"/>
      </w:r>
      <w:r>
        <w:t xml:space="preserve">.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60-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A07BB9">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35]", "plainTextFormattedCitation" : "[35]", "previouslyFormattedCitation" : "[35]" }, "properties" : {  }, "schema" : "https://github.com/citation-style-language/schema/raw/master/csl-citation.json" }</w:instrText>
      </w:r>
      <w:r>
        <w:fldChar w:fldCharType="separate"/>
      </w:r>
      <w:r w:rsidR="00A07BB9" w:rsidRPr="00A07BB9">
        <w:rPr>
          <w:noProof/>
        </w:rPr>
        <w:t>[35]</w:t>
      </w:r>
      <w:r>
        <w:fldChar w:fldCharType="end"/>
      </w:r>
      <w:r>
        <w:t>.</w:t>
      </w:r>
    </w:p>
    <w:p w14:paraId="06FD6069" w14:textId="77777777" w:rsidR="00A77253" w:rsidRDefault="00A77253" w:rsidP="00A77253">
      <w:pPr>
        <w:pStyle w:val="BodyText"/>
      </w:pPr>
      <w:r>
        <w:t xml:space="preserve">Kuna Proview on oma olemuselt Javascripti skript, on seda võimalik integreerida ükskõik millise testimissüsteemi või veebilehega, toetades seega ka testi sooritamist mobiilseadmetes.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70E32FD8" w:rsidR="00A77253" w:rsidRDefault="00A77253" w:rsidP="00A77253">
      <w:pPr>
        <w:pStyle w:val="BodyText"/>
      </w:pPr>
      <w:r>
        <w:lastRenderedPageBreak/>
        <w:t xml:space="preserve">Miinimumnõuded Proview kasutamiseks hõlmavad vähemalt 640x480 eraldusvõimega veebikaamera, mikrofoni, Chrome või Firefox veebilehitseja olemasolu </w:t>
      </w:r>
      <w:r>
        <w:fldChar w:fldCharType="begin" w:fldLock="1"/>
      </w:r>
      <w:r w:rsidR="00A07BB9">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34]", "plainTextFormattedCitation" : "[34]", "previouslyFormattedCitation" : "[34]" }, "properties" : {  }, "schema" : "https://github.com/citation-style-language/schema/raw/master/csl-citation.json" }</w:instrText>
      </w:r>
      <w:r>
        <w:fldChar w:fldCharType="separate"/>
      </w:r>
      <w:r w:rsidR="00A07BB9" w:rsidRPr="00A07BB9">
        <w:rPr>
          <w:noProof/>
        </w:rPr>
        <w:t>[34]</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180770C9" w:rsidR="00A77253" w:rsidRDefault="00A77253" w:rsidP="00A77253">
      <w:pPr>
        <w:pStyle w:val="BodyText"/>
      </w:pPr>
      <w:r w:rsidRPr="00102AF8">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A07BB9">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36]", "plainTextFormattedCitation" : "[36]", "previouslyFormattedCitation" : "[36]" }, "properties" : {  }, "schema" : "https://github.com/citation-style-language/schema/raw/master/csl-citation.json" }</w:instrText>
      </w:r>
      <w:r>
        <w:fldChar w:fldCharType="separate"/>
      </w:r>
      <w:r w:rsidR="00A07BB9" w:rsidRPr="00A07BB9">
        <w:rPr>
          <w:noProof/>
        </w:rPr>
        <w:t>[36]</w:t>
      </w:r>
      <w:r>
        <w:fldChar w:fldCharType="end"/>
      </w:r>
      <w:r>
        <w:t xml:space="preserve">. Talview lahendusi kasutab näiteks Cambridge English Language Assessment </w:t>
      </w:r>
      <w:r>
        <w:fldChar w:fldCharType="begin" w:fldLock="1"/>
      </w:r>
      <w:r w:rsidR="00A07BB9">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37]", "plainTextFormattedCitation" : "[37]", "previouslyFormattedCitation" : "[37]" }, "properties" : {  }, "schema" : "https://github.com/citation-style-language/schema/raw/master/csl-citation.json" }</w:instrText>
      </w:r>
      <w:r>
        <w:fldChar w:fldCharType="separate"/>
      </w:r>
      <w:r w:rsidR="00A07BB9" w:rsidRPr="00A07BB9">
        <w:rPr>
          <w:noProof/>
        </w:rPr>
        <w:t>[37]</w:t>
      </w:r>
      <w:r>
        <w:fldChar w:fldCharType="end"/>
      </w:r>
      <w:r>
        <w:t>.</w:t>
      </w:r>
    </w:p>
    <w:p w14:paraId="55E8F4E9" w14:textId="77777777" w:rsidR="00A77253" w:rsidRDefault="00A77253" w:rsidP="00C82A28">
      <w:pPr>
        <w:pStyle w:val="Heading3"/>
      </w:pPr>
      <w:bookmarkStart w:id="25" w:name="_Toc506555581"/>
      <w:bookmarkStart w:id="26" w:name="_Toc508364850"/>
      <w:r>
        <w:t>Software Secure - Remote Proctor PRO</w:t>
      </w:r>
      <w:bookmarkEnd w:id="25"/>
      <w:bookmarkEnd w:id="26"/>
    </w:p>
    <w:p w14:paraId="65087585" w14:textId="7B57D01D"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A07BB9">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38]", "plainTextFormattedCitation" : "[38]", "previouslyFormattedCitation" : "[38]" }, "properties" : {  }, "schema" : "https://github.com/citation-style-language/schema/raw/master/csl-citation.json" }</w:instrText>
      </w:r>
      <w:r>
        <w:fldChar w:fldCharType="separate"/>
      </w:r>
      <w:r w:rsidR="00A07BB9" w:rsidRPr="00A07BB9">
        <w:rPr>
          <w:noProof/>
        </w:rPr>
        <w:t>[38]</w:t>
      </w:r>
      <w:r>
        <w:fldChar w:fldCharType="end"/>
      </w:r>
      <w:r w:rsidRPr="00862AC6">
        <w:t xml:space="preserve">. </w:t>
      </w:r>
    </w:p>
    <w:p w14:paraId="10915838" w14:textId="5704005A" w:rsidR="00A77253" w:rsidRPr="00862AC6" w:rsidRDefault="00A77253" w:rsidP="00A77253">
      <w:pPr>
        <w:pStyle w:val="BodyText"/>
      </w:pPr>
      <w:r w:rsidRPr="00862AC6">
        <w:t xml:space="preserve">Esiteks </w:t>
      </w:r>
      <w:r>
        <w:t xml:space="preserve">sisenes eksaminand oma õppekeskkonda (näiteks Moodle) </w:t>
      </w:r>
      <w:r>
        <w:fldChar w:fldCharType="begin" w:fldLock="1"/>
      </w:r>
      <w:r w:rsidR="00A07BB9">
        <w:instrText>ADDIN CSL_CITATION { "citationItems" : [ { "id" : "ITEM-1", "itemData" : { "id" : "ITEM-1", "issued" : { "date-parts" : [ [ "2008" ] ] }, "title" : "Remote Proctor Pro - Product Data Sheet", "type" : "article" }, "uris" : [ "http://www.mendeley.com/documents/?uuid=de61fc3f-8f05-3d6d-8b40-43a9327e884b" ] } ], "mendeley" : { "formattedCitation" : "[39]", "plainTextFormattedCitation" : "[39]", "previouslyFormattedCitation" : "[39]" }, "properties" : {  }, "schema" : "https://github.com/citation-style-language/schema/raw/master/csl-citation.json" }</w:instrText>
      </w:r>
      <w:r>
        <w:fldChar w:fldCharType="separate"/>
      </w:r>
      <w:r w:rsidR="00A07BB9" w:rsidRPr="00A07BB9">
        <w:rPr>
          <w:noProof/>
        </w:rPr>
        <w:t>[39]</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7D553BA6" w:rsidR="00A77253" w:rsidRDefault="00A77253" w:rsidP="00A77253">
      <w:pPr>
        <w:pStyle w:val="BodyText"/>
      </w:pPr>
      <w:r>
        <w:lastRenderedPageBreak/>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A07BB9">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40]", "plainTextFormattedCitation" : "[40]", "previouslyFormattedCitation" : "[40]" }, "properties" : {  }, "schema" : "https://github.com/citation-style-language/schema/raw/master/csl-citation.json" }</w:instrText>
      </w:r>
      <w:r>
        <w:fldChar w:fldCharType="separate"/>
      </w:r>
      <w:r w:rsidR="00A07BB9" w:rsidRPr="00A07BB9">
        <w:rPr>
          <w:noProof/>
        </w:rPr>
        <w:t>[40]</w:t>
      </w:r>
      <w:r>
        <w:fldChar w:fldCharType="end"/>
      </w:r>
      <w:r>
        <w:t xml:space="preserve">, aga seda on võimalik osta näiteks eBayst või Amazonist </w:t>
      </w:r>
      <w:r>
        <w:fldChar w:fldCharType="begin" w:fldLock="1"/>
      </w:r>
      <w:r w:rsidR="00A07BB9">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41]", "plainTextFormattedCitation" : "[41]", "previouslyFormattedCitation" : "[41]" }, "properties" : {  }, "schema" : "https://github.com/citation-style-language/schema/raw/master/csl-citation.json" }</w:instrText>
      </w:r>
      <w:r>
        <w:fldChar w:fldCharType="separate"/>
      </w:r>
      <w:r w:rsidR="00A07BB9" w:rsidRPr="00A07BB9">
        <w:rPr>
          <w:noProof/>
        </w:rPr>
        <w:t>[41]</w:t>
      </w:r>
      <w:r>
        <w:fldChar w:fldCharType="end"/>
      </w:r>
      <w:r>
        <w:t xml:space="preserve">. Aastal 2010 oli õpilastele seadme maksumus 200 $ ja järelevalvetarkvara hind 30 $ semestris </w:t>
      </w:r>
      <w:r>
        <w:fldChar w:fldCharType="begin" w:fldLock="1"/>
      </w:r>
      <w:r w:rsidR="00A07BB9">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42]", "plainTextFormattedCitation" : "[42]", "previouslyFormattedCitation" : "[42]" }, "properties" : {  }, "schema" : "https://github.com/citation-style-language/schema/raw/master/csl-citation.json" }</w:instrText>
      </w:r>
      <w:r>
        <w:fldChar w:fldCharType="separate"/>
      </w:r>
      <w:r w:rsidR="00A07BB9" w:rsidRPr="00A07BB9">
        <w:rPr>
          <w:noProof/>
        </w:rPr>
        <w:t>[42]</w:t>
      </w:r>
      <w:r>
        <w:fldChar w:fldCharType="end"/>
      </w:r>
      <w:r>
        <w:t>, mistõttu oli 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27" w:name="_Toc506555582"/>
      <w:bookmarkStart w:id="28" w:name="_Toc508364851"/>
      <w:r>
        <w:t>PSI - Remote Proctor Now</w:t>
      </w:r>
      <w:bookmarkEnd w:id="27"/>
      <w:bookmarkEnd w:id="28"/>
    </w:p>
    <w:p w14:paraId="48A93986" w14:textId="0DBD93A7"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A07BB9">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43]", "plainTextFormattedCitation" : "[43]", "previouslyFormattedCitation" : "[43]" }, "properties" : {  }, "schema" : "https://github.com/citation-style-language/schema/raw/master/csl-citation.json" }</w:instrText>
      </w:r>
      <w:r>
        <w:fldChar w:fldCharType="separate"/>
      </w:r>
      <w:r w:rsidR="00A07BB9" w:rsidRPr="00A07BB9">
        <w:rPr>
          <w:noProof/>
        </w:rPr>
        <w:t>[43]</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A07BB9">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44]", "plainTextFormattedCitation" : "[44]", "previouslyFormattedCitation" : "[44]" }, "properties" : {  }, "schema" : "https://github.com/citation-style-language/schema/raw/master/csl-citation.json" }</w:instrText>
      </w:r>
      <w:r>
        <w:fldChar w:fldCharType="separate"/>
      </w:r>
      <w:r w:rsidR="00A07BB9" w:rsidRPr="00A07BB9">
        <w:rPr>
          <w:noProof/>
        </w:rPr>
        <w:t>[44]</w:t>
      </w:r>
      <w:r>
        <w:fldChar w:fldCharType="end"/>
      </w:r>
      <w:r>
        <w:t>), mis tähendab, et eksamiparoolid, -ajad, tulemused ja muu õppeinfo on automaatselt sünkroniseeritud, vähendades vigade tekke ohtu andmete ümber kandmisel. Tänu sellele võimaldab RPNow hõlpsalt õppekeskkonnas loodud arvutipõhistele eksamitele järelevalvet lisada ja tulemusi hallata.</w:t>
      </w:r>
    </w:p>
    <w:p w14:paraId="1F10973C" w14:textId="0F4F4FFE"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A07BB9">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45]", "plainTextFormattedCitation" : "[45]", "previouslyFormattedCitation" : "[45]" }, "properties" : {  }, "schema" : "https://github.com/citation-style-language/schema/raw/master/csl-citation.json" }</w:instrText>
      </w:r>
      <w:r>
        <w:fldChar w:fldCharType="separate"/>
      </w:r>
      <w:r w:rsidR="00A07BB9" w:rsidRPr="00A07BB9">
        <w:rPr>
          <w:noProof/>
        </w:rPr>
        <w:t>[45]</w:t>
      </w:r>
      <w:r>
        <w:fldChar w:fldCharType="end"/>
      </w:r>
      <w:r w:rsidR="006D498E">
        <w:t xml:space="preserve">, </w:t>
      </w:r>
      <w:r>
        <w:fldChar w:fldCharType="begin" w:fldLock="1"/>
      </w:r>
      <w:r w:rsidR="00A07BB9">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31]", "plainTextFormattedCitation" : "[31]", "previouslyFormattedCitation" : "[31]" }, "properties" : {  }, "schema" : "https://github.com/citation-style-language/schema/raw/master/csl-citation.json" }</w:instrText>
      </w:r>
      <w:r>
        <w:fldChar w:fldCharType="separate"/>
      </w:r>
      <w:r w:rsidR="00A07BB9" w:rsidRPr="00A07BB9">
        <w:rPr>
          <w:noProof/>
        </w:rPr>
        <w:t>[31]</w:t>
      </w:r>
      <w:r>
        <w:fldChar w:fldCharType="end"/>
      </w:r>
      <w:r w:rsidR="006D498E">
        <w:t xml:space="preserve">, </w:t>
      </w:r>
      <w:r>
        <w:fldChar w:fldCharType="begin" w:fldLock="1"/>
      </w:r>
      <w:r w:rsidR="00A07BB9">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46]", "plainTextFormattedCitation" : "[46]", "previouslyFormattedCitation" : "[46]" }, "properties" : {  }, "schema" : "https://github.com/citation-style-language/schema/raw/master/csl-citation.json" }</w:instrText>
      </w:r>
      <w:r>
        <w:fldChar w:fldCharType="separate"/>
      </w:r>
      <w:r w:rsidR="00A07BB9" w:rsidRPr="00A07BB9">
        <w:rPr>
          <w:noProof/>
        </w:rPr>
        <w:t>[46]</w:t>
      </w:r>
      <w:r>
        <w:fldChar w:fldCharType="end"/>
      </w:r>
      <w:r>
        <w:t xml:space="preserve">. </w:t>
      </w:r>
    </w:p>
    <w:p w14:paraId="5A868C32" w14:textId="77777777" w:rsidR="00A77253" w:rsidRDefault="00A77253" w:rsidP="00A77253">
      <w:pPr>
        <w:pStyle w:val="BodyText"/>
      </w:pPr>
      <w:r>
        <w:t xml:space="preserve">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w:t>
      </w:r>
      <w:r>
        <w:lastRenderedPageBreak/>
        <w:t>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257BA49D"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A07BB9">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47]", "plainTextFormattedCitation" : "[47]", "previouslyFormattedCitation" : "[47]" }, "properties" : {  }, "schema" : "https://github.com/citation-style-language/schema/raw/master/csl-citation.json" }</w:instrText>
      </w:r>
      <w:r>
        <w:fldChar w:fldCharType="separate"/>
      </w:r>
      <w:r w:rsidR="00A07BB9" w:rsidRPr="00A07BB9">
        <w:rPr>
          <w:noProof/>
        </w:rPr>
        <w:t>[47]</w:t>
      </w:r>
      <w:r>
        <w:fldChar w:fldCharType="end"/>
      </w:r>
      <w:r>
        <w:t>.</w:t>
      </w:r>
    </w:p>
    <w:p w14:paraId="1ACA58C4" w14:textId="77777777" w:rsidR="00A77253" w:rsidRDefault="00A77253" w:rsidP="00C82A28">
      <w:pPr>
        <w:pStyle w:val="Heading3"/>
      </w:pPr>
      <w:bookmarkStart w:id="29" w:name="_Toc506555583"/>
      <w:bookmarkStart w:id="30" w:name="_Toc508364852"/>
      <w:r>
        <w:t>Pearson VUE</w:t>
      </w:r>
      <w:bookmarkEnd w:id="29"/>
      <w:bookmarkEnd w:id="30"/>
    </w:p>
    <w:p w14:paraId="5FBC267A" w14:textId="50E75A01"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A07BB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48]", "plainTextFormattedCitation" : "[48]", "previouslyFormattedCitation" : "[48]" }, "properties" : {  }, "schema" : "https://github.com/citation-style-language/schema/raw/master/csl-citation.json" }</w:instrText>
      </w:r>
      <w:r>
        <w:fldChar w:fldCharType="separate"/>
      </w:r>
      <w:r w:rsidR="00A07BB9" w:rsidRPr="00A07BB9">
        <w:rPr>
          <w:noProof/>
        </w:rPr>
        <w:t>[48]</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A07BB9">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28]", "plainTextFormattedCitation" : "[28]", "previouslyFormattedCitation" : "[28]" }, "properties" : {  }, "schema" : "https://github.com/citation-style-language/schema/raw/master/csl-citation.json" }</w:instrText>
      </w:r>
      <w:r>
        <w:fldChar w:fldCharType="separate"/>
      </w:r>
      <w:r w:rsidR="00A07BB9" w:rsidRPr="00A07BB9">
        <w:rPr>
          <w:noProof/>
        </w:rPr>
        <w:t>[28]</w:t>
      </w:r>
      <w:r>
        <w:fldChar w:fldCharType="end"/>
      </w:r>
      <w:r>
        <w:t>.</w:t>
      </w:r>
    </w:p>
    <w:p w14:paraId="501CF6E7" w14:textId="46604265"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A07BB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49]", "plainTextFormattedCitation" : "[49]", "previouslyFormattedCitation" : "[49]" }, "properties" : {  }, "schema" : "https://github.com/citation-style-language/schema/raw/master/csl-citation.json" }</w:instrText>
      </w:r>
      <w:r>
        <w:fldChar w:fldCharType="separate"/>
      </w:r>
      <w:r w:rsidR="00A07BB9" w:rsidRPr="00A07BB9">
        <w:rPr>
          <w:noProof/>
        </w:rPr>
        <w:t>[49]</w:t>
      </w:r>
      <w:r>
        <w:fldChar w:fldCharType="end"/>
      </w:r>
      <w:r>
        <w:t>. Kui kandidaat on autenditud ja protokolli vastu eksimisi ei tuvastatud, luuakse ühendus vaatlejaga (</w:t>
      </w:r>
      <w:r w:rsidRPr="00963A87">
        <w:rPr>
          <w:i/>
        </w:rPr>
        <w:t>proctor</w:t>
      </w:r>
      <w:r>
        <w:t xml:space="preserve">), kellega saab tehniliste </w:t>
      </w:r>
      <w:r>
        <w:lastRenderedPageBreak/>
        <w:t>probleemide ilmnemisel vestlusakna kaudu ühendust võtta. Eksam võidakse koheselt kuulutada mittesooritatuks, kui kandidaat lahkub toast, väljub kaadrist või kui ruumi siseneb kõrvalisi isikuid.</w:t>
      </w:r>
    </w:p>
    <w:p w14:paraId="0238DAEE" w14:textId="0DE74203"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veebikaamera eraldusvõimega vähemalt 640x480 </w:t>
      </w:r>
      <w:r>
        <w:fldChar w:fldCharType="begin" w:fldLock="1"/>
      </w:r>
      <w:r w:rsidR="00A07BB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49]", "plainTextFormattedCitation" : "[49]", "previouslyFormattedCitation" : "[49]" }, "properties" : {  }, "schema" : "https://github.com/citation-style-language/schema/raw/master/csl-citation.json" }</w:instrText>
      </w:r>
      <w:r>
        <w:fldChar w:fldCharType="separate"/>
      </w:r>
      <w:r w:rsidR="00A07BB9" w:rsidRPr="00A07BB9">
        <w:rPr>
          <w:noProof/>
        </w:rPr>
        <w:t>[49]</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5A339C39" w14:textId="5A8B9971"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A07BB9">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48]", "plainTextFormattedCitation" : "[48]", "previouslyFormattedCitation" : "[48]" }, "properties" : {  }, "schema" : "https://github.com/citation-style-language/schema/raw/master/csl-citation.json" }</w:instrText>
      </w:r>
      <w:r>
        <w:fldChar w:fldCharType="separate"/>
      </w:r>
      <w:r w:rsidR="00A07BB9" w:rsidRPr="00A07BB9">
        <w:rPr>
          <w:noProof/>
        </w:rPr>
        <w:t>[48]</w:t>
      </w:r>
      <w:r>
        <w:fldChar w:fldCharType="end"/>
      </w:r>
      <w:r>
        <w:t xml:space="preserve">. Pearson VUE reaalajas vaatlemise lahenduse abil testib kandidaate näiteks Microsoft </w:t>
      </w:r>
      <w:r>
        <w:fldChar w:fldCharType="begin" w:fldLock="1"/>
      </w:r>
      <w:r w:rsidR="00A07BB9">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49]", "plainTextFormattedCitation" : "[49]", "previouslyFormattedCitation" : "[49]" }, "properties" : {  }, "schema" : "https://github.com/citation-style-language/schema/raw/master/csl-citation.json" }</w:instrText>
      </w:r>
      <w:r>
        <w:fldChar w:fldCharType="separate"/>
      </w:r>
      <w:r w:rsidR="00A07BB9" w:rsidRPr="00A07BB9">
        <w:rPr>
          <w:noProof/>
        </w:rPr>
        <w:t>[49]</w:t>
      </w:r>
      <w:r>
        <w:fldChar w:fldCharType="end"/>
      </w:r>
      <w:r>
        <w:t>.</w:t>
      </w:r>
    </w:p>
    <w:p w14:paraId="08FD26A8" w14:textId="77777777" w:rsidR="00A77253" w:rsidRDefault="00A77253" w:rsidP="00A77253">
      <w:pPr>
        <w:pStyle w:val="BodyText"/>
      </w:pPr>
    </w:p>
    <w:tbl>
      <w:tblPr>
        <w:tblStyle w:val="TableGrid"/>
        <w:tblW w:w="0" w:type="auto"/>
        <w:tblLook w:val="04A0" w:firstRow="1" w:lastRow="0" w:firstColumn="1" w:lastColumn="0" w:noHBand="0" w:noVBand="1"/>
      </w:tblPr>
      <w:tblGrid>
        <w:gridCol w:w="1558"/>
        <w:gridCol w:w="2434"/>
        <w:gridCol w:w="1240"/>
        <w:gridCol w:w="1671"/>
        <w:gridCol w:w="1592"/>
      </w:tblGrid>
      <w:tr w:rsidR="00A77253" w14:paraId="7D951FB3" w14:textId="77777777" w:rsidTr="00543B6D">
        <w:tc>
          <w:tcPr>
            <w:tcW w:w="1699" w:type="dxa"/>
          </w:tcPr>
          <w:p w14:paraId="72C0AD61" w14:textId="77777777" w:rsidR="00A77253" w:rsidRDefault="00A77253" w:rsidP="00543B6D">
            <w:pPr>
              <w:pStyle w:val="Tabletext"/>
            </w:pPr>
          </w:p>
        </w:tc>
        <w:tc>
          <w:tcPr>
            <w:tcW w:w="2691" w:type="dxa"/>
          </w:tcPr>
          <w:p w14:paraId="64C864D6" w14:textId="77777777" w:rsidR="00A77253" w:rsidRDefault="00A77253" w:rsidP="00543B6D">
            <w:pPr>
              <w:pStyle w:val="Tabletext"/>
            </w:pPr>
            <w:r>
              <w:t>Ekraanipildi jälgimine</w:t>
            </w:r>
          </w:p>
        </w:tc>
        <w:tc>
          <w:tcPr>
            <w:tcW w:w="1275" w:type="dxa"/>
          </w:tcPr>
          <w:p w14:paraId="76D156A8" w14:textId="77777777" w:rsidR="00A77253" w:rsidRDefault="00A77253" w:rsidP="00543B6D">
            <w:pPr>
              <w:pStyle w:val="Tabletext"/>
            </w:pPr>
            <w:r>
              <w:t>Lisaseade</w:t>
            </w:r>
          </w:p>
        </w:tc>
        <w:tc>
          <w:tcPr>
            <w:tcW w:w="1131" w:type="dxa"/>
          </w:tcPr>
          <w:p w14:paraId="57F660F8" w14:textId="77777777" w:rsidR="00A77253" w:rsidRDefault="00A77253" w:rsidP="00543B6D">
            <w:pPr>
              <w:pStyle w:val="Tabletext"/>
            </w:pPr>
            <w:r>
              <w:t>Integreeritav olemasoleva testkeskkonnaga</w:t>
            </w:r>
          </w:p>
        </w:tc>
        <w:tc>
          <w:tcPr>
            <w:tcW w:w="1699" w:type="dxa"/>
          </w:tcPr>
          <w:p w14:paraId="21F2E057" w14:textId="77777777" w:rsidR="00A77253" w:rsidRDefault="00A77253" w:rsidP="00543B6D">
            <w:pPr>
              <w:pStyle w:val="Tabletext"/>
            </w:pPr>
            <w:r>
              <w:t>Vaatleja olemasolu vajalik</w:t>
            </w:r>
          </w:p>
        </w:tc>
      </w:tr>
      <w:tr w:rsidR="00A77253" w14:paraId="49640C12" w14:textId="77777777" w:rsidTr="00543B6D">
        <w:tc>
          <w:tcPr>
            <w:tcW w:w="1699" w:type="dxa"/>
          </w:tcPr>
          <w:p w14:paraId="5CEE1BC6" w14:textId="77777777" w:rsidR="00A77253" w:rsidRDefault="00A77253" w:rsidP="00543B6D">
            <w:pPr>
              <w:pStyle w:val="Tabletext"/>
            </w:pPr>
            <w:r>
              <w:t>Talview Remote Proctor</w:t>
            </w:r>
          </w:p>
        </w:tc>
        <w:tc>
          <w:tcPr>
            <w:tcW w:w="2691" w:type="dxa"/>
          </w:tcPr>
          <w:p w14:paraId="35AC5D9C" w14:textId="77777777" w:rsidR="00A77253" w:rsidRDefault="00A77253" w:rsidP="00543B6D">
            <w:pPr>
              <w:pStyle w:val="Tabletext"/>
            </w:pPr>
            <w:r>
              <w:t>JAH</w:t>
            </w:r>
          </w:p>
        </w:tc>
        <w:tc>
          <w:tcPr>
            <w:tcW w:w="1275" w:type="dxa"/>
          </w:tcPr>
          <w:p w14:paraId="30900BFB" w14:textId="77777777" w:rsidR="00A77253" w:rsidRDefault="00A77253" w:rsidP="00543B6D">
            <w:pPr>
              <w:pStyle w:val="Tabletext"/>
            </w:pPr>
            <w:r>
              <w:t>EI</w:t>
            </w:r>
          </w:p>
        </w:tc>
        <w:tc>
          <w:tcPr>
            <w:tcW w:w="1131" w:type="dxa"/>
          </w:tcPr>
          <w:p w14:paraId="21285BA6" w14:textId="77777777" w:rsidR="00A77253" w:rsidRDefault="00A77253" w:rsidP="00543B6D">
            <w:pPr>
              <w:pStyle w:val="Tabletext"/>
            </w:pPr>
            <w:r>
              <w:t>JAH</w:t>
            </w:r>
          </w:p>
        </w:tc>
        <w:tc>
          <w:tcPr>
            <w:tcW w:w="1699" w:type="dxa"/>
          </w:tcPr>
          <w:p w14:paraId="2450C360" w14:textId="77777777" w:rsidR="00A77253" w:rsidRDefault="00A77253" w:rsidP="00543B6D">
            <w:pPr>
              <w:pStyle w:val="Tabletext"/>
            </w:pPr>
            <w:r>
              <w:t>EI</w:t>
            </w:r>
          </w:p>
        </w:tc>
      </w:tr>
      <w:tr w:rsidR="00A77253" w14:paraId="2E6EF53C" w14:textId="77777777" w:rsidTr="00543B6D">
        <w:tc>
          <w:tcPr>
            <w:tcW w:w="1699" w:type="dxa"/>
          </w:tcPr>
          <w:p w14:paraId="1E2FF259" w14:textId="77777777" w:rsidR="00A77253" w:rsidRDefault="00A77253" w:rsidP="00543B6D">
            <w:pPr>
              <w:pStyle w:val="Tabletext"/>
            </w:pPr>
            <w:r>
              <w:t>Remote Proctor PRO</w:t>
            </w:r>
          </w:p>
        </w:tc>
        <w:tc>
          <w:tcPr>
            <w:tcW w:w="2691" w:type="dxa"/>
          </w:tcPr>
          <w:p w14:paraId="3070F1B6" w14:textId="77777777" w:rsidR="00A77253" w:rsidRDefault="00A77253" w:rsidP="00543B6D">
            <w:pPr>
              <w:pStyle w:val="Tabletext"/>
            </w:pPr>
            <w:r>
              <w:t>läbi lisaseadme</w:t>
            </w:r>
          </w:p>
        </w:tc>
        <w:tc>
          <w:tcPr>
            <w:tcW w:w="1275" w:type="dxa"/>
          </w:tcPr>
          <w:p w14:paraId="77F5A17D" w14:textId="77777777" w:rsidR="00A77253" w:rsidRDefault="00A77253" w:rsidP="00543B6D">
            <w:pPr>
              <w:pStyle w:val="Tabletext"/>
            </w:pPr>
            <w:r>
              <w:t>JAH</w:t>
            </w:r>
          </w:p>
        </w:tc>
        <w:tc>
          <w:tcPr>
            <w:tcW w:w="1131" w:type="dxa"/>
          </w:tcPr>
          <w:p w14:paraId="25413877" w14:textId="77777777" w:rsidR="00A77253" w:rsidRDefault="00A77253" w:rsidP="00543B6D">
            <w:pPr>
              <w:pStyle w:val="Tabletext"/>
            </w:pPr>
            <w:r>
              <w:t>JAH</w:t>
            </w:r>
          </w:p>
        </w:tc>
        <w:tc>
          <w:tcPr>
            <w:tcW w:w="1699" w:type="dxa"/>
          </w:tcPr>
          <w:p w14:paraId="521FF10A" w14:textId="77777777" w:rsidR="00A77253" w:rsidRDefault="00A77253" w:rsidP="00543B6D">
            <w:pPr>
              <w:pStyle w:val="Tabletext"/>
            </w:pPr>
            <w:r>
              <w:t>JAH</w:t>
            </w:r>
          </w:p>
        </w:tc>
      </w:tr>
      <w:tr w:rsidR="00A77253" w14:paraId="365758E5" w14:textId="77777777" w:rsidTr="00543B6D">
        <w:tc>
          <w:tcPr>
            <w:tcW w:w="1699" w:type="dxa"/>
          </w:tcPr>
          <w:p w14:paraId="71C2C826" w14:textId="77777777" w:rsidR="00A77253" w:rsidRDefault="00A77253" w:rsidP="00543B6D">
            <w:pPr>
              <w:pStyle w:val="Tabletext"/>
            </w:pPr>
            <w:r>
              <w:t>RPNow</w:t>
            </w:r>
          </w:p>
        </w:tc>
        <w:tc>
          <w:tcPr>
            <w:tcW w:w="2691" w:type="dxa"/>
          </w:tcPr>
          <w:p w14:paraId="58855356" w14:textId="77777777" w:rsidR="00A77253" w:rsidRDefault="00A77253" w:rsidP="00543B6D">
            <w:pPr>
              <w:pStyle w:val="Tabletext"/>
            </w:pPr>
            <w:r>
              <w:t>JAH</w:t>
            </w:r>
          </w:p>
        </w:tc>
        <w:tc>
          <w:tcPr>
            <w:tcW w:w="1275" w:type="dxa"/>
          </w:tcPr>
          <w:p w14:paraId="0DDAFC10" w14:textId="77777777" w:rsidR="00A77253" w:rsidRDefault="00A77253" w:rsidP="00543B6D">
            <w:pPr>
              <w:pStyle w:val="Tabletext"/>
            </w:pPr>
            <w:r>
              <w:t>EI</w:t>
            </w:r>
          </w:p>
        </w:tc>
        <w:tc>
          <w:tcPr>
            <w:tcW w:w="1131" w:type="dxa"/>
          </w:tcPr>
          <w:p w14:paraId="2504A1EB" w14:textId="77777777" w:rsidR="00A77253" w:rsidRDefault="00A77253" w:rsidP="00543B6D">
            <w:pPr>
              <w:pStyle w:val="Tabletext"/>
            </w:pPr>
            <w:r>
              <w:t>JAH</w:t>
            </w:r>
          </w:p>
        </w:tc>
        <w:tc>
          <w:tcPr>
            <w:tcW w:w="1699" w:type="dxa"/>
          </w:tcPr>
          <w:p w14:paraId="3DC47F60" w14:textId="77777777" w:rsidR="00A77253" w:rsidRDefault="00A77253" w:rsidP="00543B6D">
            <w:pPr>
              <w:pStyle w:val="Tabletext"/>
            </w:pPr>
            <w:r>
              <w:t>JAH</w:t>
            </w:r>
          </w:p>
        </w:tc>
      </w:tr>
      <w:tr w:rsidR="00A77253" w14:paraId="45D2C310" w14:textId="77777777" w:rsidTr="00543B6D">
        <w:tc>
          <w:tcPr>
            <w:tcW w:w="1699" w:type="dxa"/>
          </w:tcPr>
          <w:p w14:paraId="4FFA2CEC" w14:textId="77777777" w:rsidR="00A77253" w:rsidRDefault="00A77253" w:rsidP="00543B6D">
            <w:pPr>
              <w:pStyle w:val="Tabletext"/>
            </w:pPr>
            <w:r>
              <w:t>Pearson VUE</w:t>
            </w:r>
          </w:p>
        </w:tc>
        <w:tc>
          <w:tcPr>
            <w:tcW w:w="2691" w:type="dxa"/>
          </w:tcPr>
          <w:p w14:paraId="4B9A2A82" w14:textId="77777777" w:rsidR="00A77253" w:rsidRDefault="00A77253" w:rsidP="00543B6D">
            <w:pPr>
              <w:pStyle w:val="Tabletext"/>
            </w:pPr>
            <w:r>
              <w:t>JAH</w:t>
            </w:r>
          </w:p>
        </w:tc>
        <w:tc>
          <w:tcPr>
            <w:tcW w:w="1275" w:type="dxa"/>
          </w:tcPr>
          <w:p w14:paraId="745D8FB8" w14:textId="77777777" w:rsidR="00A77253" w:rsidRDefault="00A77253" w:rsidP="00543B6D">
            <w:pPr>
              <w:pStyle w:val="Tabletext"/>
            </w:pPr>
            <w:r>
              <w:t>EI</w:t>
            </w:r>
          </w:p>
        </w:tc>
        <w:tc>
          <w:tcPr>
            <w:tcW w:w="1131" w:type="dxa"/>
          </w:tcPr>
          <w:p w14:paraId="445F8586" w14:textId="77777777" w:rsidR="00A77253" w:rsidRDefault="00A77253" w:rsidP="00543B6D">
            <w:pPr>
              <w:pStyle w:val="Tabletext"/>
            </w:pPr>
            <w:r>
              <w:t>EI</w:t>
            </w:r>
          </w:p>
        </w:tc>
        <w:tc>
          <w:tcPr>
            <w:tcW w:w="1699" w:type="dxa"/>
          </w:tcPr>
          <w:p w14:paraId="1F922CF0" w14:textId="77777777" w:rsidR="00A77253" w:rsidRDefault="00A77253" w:rsidP="00543B6D">
            <w:pPr>
              <w:pStyle w:val="Tabletext"/>
            </w:pPr>
            <w:r>
              <w:t>JAH</w:t>
            </w:r>
          </w:p>
        </w:tc>
      </w:tr>
    </w:tbl>
    <w:p w14:paraId="4192086A" w14:textId="77777777" w:rsidR="00A77253" w:rsidRDefault="00A77253" w:rsidP="00A77253">
      <w:pPr>
        <w:pStyle w:val="BodyText"/>
        <w:sectPr w:rsidR="00A77253" w:rsidSect="003C451D">
          <w:footnotePr>
            <w:numRestart w:val="eachPage"/>
          </w:footnotePr>
          <w:pgSz w:w="11907" w:h="16840" w:code="9"/>
          <w:pgMar w:top="1418" w:right="1701" w:bottom="1418" w:left="1701" w:header="709" w:footer="851" w:gutter="0"/>
          <w:cols w:space="708"/>
        </w:sectPr>
      </w:pPr>
    </w:p>
    <w:p w14:paraId="36B441DD" w14:textId="6F4BFA10" w:rsidR="00E5309C" w:rsidRPr="00E5309C" w:rsidRDefault="008C01DC" w:rsidP="007B11DB">
      <w:pPr>
        <w:pStyle w:val="Heading1"/>
        <w:numPr>
          <w:ilvl w:val="0"/>
          <w:numId w:val="4"/>
        </w:numPr>
      </w:pPr>
      <w:bookmarkStart w:id="31" w:name="_Ref510601779"/>
      <w:r>
        <w:lastRenderedPageBreak/>
        <w:t>Kaitsemeetmed</w:t>
      </w:r>
      <w:bookmarkEnd w:id="31"/>
    </w:p>
    <w:p w14:paraId="2A8534E9" w14:textId="036EC4A4" w:rsidR="00801678" w:rsidRDefault="00801678" w:rsidP="00E5309C">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0A33C20" w:rsidR="00E5309C" w:rsidRDefault="00E5309C" w:rsidP="00E5309C">
      <w:pPr>
        <w:pStyle w:val="Heading2"/>
      </w:pPr>
      <w:bookmarkStart w:id="32" w:name="_Toc506555569"/>
      <w:bookmarkStart w:id="33" w:name="_Toc508364832"/>
      <w:r>
        <w:t>Kontrollitud ruum</w:t>
      </w:r>
      <w:bookmarkEnd w:id="32"/>
      <w:bookmarkEnd w:id="33"/>
    </w:p>
    <w:p w14:paraId="52616C25" w14:textId="66DF604F" w:rsidR="00865FC2"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Kontrollitud ruumi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p>
    <w:p w14:paraId="31EEB76A" w14:textId="44648229" w:rsidR="00865FC2"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A07BB9">
        <w:instrText>ADDIN CSL_CITATION { "citationItems" : [ { "id" : "ITEM-1", "itemData" : { "id" : "ITEM-1", "issued" : { "date-parts" : [ [ "0" ] ] }, "title" : "Riigieksami_vaatlusjuhend_2017", "type" : "article-journal" }, "uris" : [ "http://www.mendeley.com/documents/?uuid=8902b92b-ea32-31fb-8dd7-9e1621d2950e" ] } ], "mendeley" : { "formattedCitation" : "[50]", "plainTextFormattedCitation" : "[50]", "previouslyFormattedCitation" : "[50]" }, "properties" : {  }, "schema" : "https://github.com/citation-style-language/schema/raw/master/csl-citation.json" }</w:instrText>
      </w:r>
      <w:r>
        <w:fldChar w:fldCharType="separate"/>
      </w:r>
      <w:r w:rsidR="00A07BB9" w:rsidRPr="00A07BB9">
        <w:rPr>
          <w:noProof/>
        </w:rPr>
        <w:t>[50]</w:t>
      </w:r>
      <w:r>
        <w:fldChar w:fldCharType="end"/>
      </w:r>
      <w:r>
        <w:t xml:space="preserve">, ülikoolide puhul enamasti õppejõud ja/või nende abilised, kelle ülesandeks on jälgida, et ei eksitaks akadeemiliste tavade vastu, näiteks keelatud abimaterjale kasutades või kaastudengiga konsulteerides. </w:t>
      </w:r>
      <w:r w:rsidR="00865FC2">
        <w:t>Statsionaarõppe puhul tunnevad õpetajad ja õppejõud enamasti oma õpilasi nägupidi, mis takistab kellelgi teisel kandidaadina esinemist. Küll aga ei ole see välistatud eraldiseisvate eksamikeskuste ja selliste kursuste puhul, kus õpe toimub e-keskkonnas, aga eksami tegemiseks peab füüsiliselt kohale tulema.</w:t>
      </w:r>
    </w:p>
    <w:p w14:paraId="15AC76E3" w14:textId="572484A2" w:rsidR="008C6416" w:rsidRDefault="008C6416" w:rsidP="008C6416">
      <w:pPr>
        <w:pStyle w:val="Heading2"/>
      </w:pPr>
      <w:bookmarkStart w:id="34" w:name="_Toc508364833"/>
      <w:bookmarkStart w:id="35" w:name="_Ref510595751"/>
      <w:r>
        <w:t>Isiku pidev autentimine</w:t>
      </w:r>
      <w:bookmarkEnd w:id="34"/>
      <w:bookmarkEnd w:id="35"/>
    </w:p>
    <w:p w14:paraId="1E4A8C68" w14:textId="30A90B3F" w:rsidR="00904756" w:rsidRDefault="00904756" w:rsidP="00B704BC">
      <w:pPr>
        <w:pStyle w:val="BodyText"/>
      </w:pPr>
      <w:r>
        <w:t>Isiku tuvastamise ehk autentimise võib üldpildis jaotada kaheks. Üheks protsessiks on isiku identifitseerimine ehk esitatavate andmete võrdlemine iga andmebaasis oleva isiku andmetega, leidmaks esitatud andmetele vastavat isikut</w:t>
      </w:r>
      <w:r w:rsidR="00CF3943">
        <w:t xml:space="preserve"> </w:t>
      </w:r>
      <w:r w:rsidR="00CF3943">
        <w:fldChar w:fldCharType="begin" w:fldLock="1"/>
      </w:r>
      <w:r w:rsidR="00A07BB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1]", "plainTextFormattedCitation" : "[51]", "previouslyFormattedCitation" : "[51]" }, "properties" : {  }, "schema" : "https://github.com/citation-style-language/schema/raw/master/csl-citation.json" }</w:instrText>
      </w:r>
      <w:r w:rsidR="00CF3943">
        <w:fldChar w:fldCharType="separate"/>
      </w:r>
      <w:r w:rsidR="00A07BB9" w:rsidRPr="00A07BB9">
        <w:rPr>
          <w:noProof/>
        </w:rPr>
        <w:t>[51]</w:t>
      </w:r>
      <w:r w:rsidR="00CF3943">
        <w:fldChar w:fldCharType="end"/>
      </w:r>
      <w:r>
        <w:t xml:space="preserve">. Antud juhul on tegemist </w:t>
      </w:r>
      <w:r>
        <w:lastRenderedPageBreak/>
        <w:t>üks-mitu (1:N) seosega, kus ühe komplekti esitatud andmete puhul käiakse läbi mitu isikut, kuni leitakse vaste.</w:t>
      </w:r>
      <w:r w:rsidRPr="00904756">
        <w:t xml:space="preserve"> </w:t>
      </w:r>
    </w:p>
    <w:p w14:paraId="4CAAD1ED" w14:textId="3847AABD" w:rsidR="00904756" w:rsidRDefault="00904756" w:rsidP="00B704BC">
      <w:pPr>
        <w:pStyle w:val="BodyText"/>
      </w:pPr>
      <w:r>
        <w:t>Teine protsess on isiku verifitseerimine, mille käigus üritatakse aru saada, kas andmed esitav isik on see, keda ta väidab end olevat</w:t>
      </w:r>
      <w:r w:rsidR="00CF3943">
        <w:t xml:space="preserve"> </w:t>
      </w:r>
      <w:r w:rsidR="00CF3943">
        <w:fldChar w:fldCharType="begin" w:fldLock="1"/>
      </w:r>
      <w:r w:rsidR="00A07BB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52]", "plainTextFormattedCitation" : "[52]", "previouslyFormattedCitation" : "[52]" }, "properties" : {  }, "schema" : "https://github.com/citation-style-language/schema/raw/master/csl-citation.json" }</w:instrText>
      </w:r>
      <w:r w:rsidR="00CF3943">
        <w:fldChar w:fldCharType="separate"/>
      </w:r>
      <w:r w:rsidR="00A07BB9" w:rsidRPr="00A07BB9">
        <w:rPr>
          <w:noProof/>
        </w:rPr>
        <w:t>[52]</w:t>
      </w:r>
      <w:r w:rsidR="00CF3943">
        <w:fldChar w:fldCharType="end"/>
      </w:r>
      <w:r>
        <w:t xml:space="preserve">. Sellisel juhul võrreldakse isiku esitatud parameetreid konkreetse andmebaasis oleva isiku andmetega ehk teostatakse üks-üks (1:1) võrdlus. Tulemuseks on tõeväärtus vastavalt sellele, kas esitatud parameetrid vastavad andmebaasis sama isiku </w:t>
      </w:r>
      <w:r w:rsidR="00CF3943">
        <w:t>kohta käivatele varasemalt</w:t>
      </w:r>
      <w:r>
        <w:t xml:space="preserve"> teada olevatele parameetritele või mitte.</w:t>
      </w:r>
    </w:p>
    <w:p w14:paraId="06A4BFB5" w14:textId="53522785" w:rsidR="00B704BC" w:rsidRDefault="00904756" w:rsidP="00B704BC">
      <w:pPr>
        <w:pStyle w:val="BodyText"/>
      </w:pPr>
      <w:r>
        <w:t xml:space="preserve">Eelnevast tulenevalt võib </w:t>
      </w:r>
      <w:commentRangeStart w:id="36"/>
      <w:commentRangeStart w:id="37"/>
      <w:r>
        <w:t>autentimist</w:t>
      </w:r>
      <w:r w:rsidR="00B704BC">
        <w:t xml:space="preserve"> </w:t>
      </w:r>
      <w:r>
        <w:t xml:space="preserve">ehk kasutaja tuvastamist </w:t>
      </w:r>
      <w:r w:rsidR="00B704BC">
        <w:t xml:space="preserve">defineerida </w:t>
      </w:r>
      <w:commentRangeEnd w:id="36"/>
      <w:r w:rsidR="00CF3943">
        <w:rPr>
          <w:rStyle w:val="CommentReference"/>
        </w:rPr>
        <w:commentReference w:id="36"/>
      </w:r>
      <w:commentRangeEnd w:id="37"/>
      <w:r w:rsidR="00176433">
        <w:rPr>
          <w:rStyle w:val="CommentReference"/>
        </w:rPr>
        <w:commentReference w:id="37"/>
      </w:r>
      <w:r w:rsidR="00B704BC">
        <w:t xml:space="preserve">kui õigel ajahetkel õigete privileegidega õigele isikule õige ligipääsu võimaldamist </w:t>
      </w:r>
      <w:r w:rsidR="00B704BC">
        <w:fldChar w:fldCharType="begin" w:fldLock="1"/>
      </w:r>
      <w:r w:rsidR="00A07BB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1]", "plainTextFormattedCitation" : "[51]", "previouslyFormattedCitation" : "[51]" }, "properties" : {  }, "schema" : "https://github.com/citation-style-language/schema/raw/master/csl-citation.json" }</w:instrText>
      </w:r>
      <w:r w:rsidR="00B704BC">
        <w:fldChar w:fldCharType="separate"/>
      </w:r>
      <w:r w:rsidR="00A07BB9" w:rsidRPr="00A07BB9">
        <w:rPr>
          <w:noProof/>
        </w:rPr>
        <w:t>[51]</w:t>
      </w:r>
      <w:r w:rsidR="00B704BC">
        <w:fldChar w:fldCharType="end"/>
      </w:r>
      <w:r w:rsidR="00B704BC">
        <w:t>.</w:t>
      </w:r>
    </w:p>
    <w:p w14:paraId="51D26511" w14:textId="1E4AACD4"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A07BB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53]", "plainTextFormattedCitation" : "[53]", "previouslyFormattedCitation" : "[53]" }, "properties" : {  }, "schema" : "https://github.com/citation-style-language/schema/raw/master/csl-citation.json" }</w:instrText>
      </w:r>
      <w:r w:rsidR="00BA3059">
        <w:fldChar w:fldCharType="separate"/>
      </w:r>
      <w:r w:rsidR="00A07BB9" w:rsidRPr="00A07BB9">
        <w:rPr>
          <w:noProof/>
        </w:rPr>
        <w:t>[53]</w:t>
      </w:r>
      <w:r w:rsidR="00BA3059">
        <w:fldChar w:fldCharType="end"/>
      </w:r>
      <w:r w:rsidR="004E7AA4">
        <w:t>.</w:t>
      </w:r>
      <w:r w:rsidR="00096CAB">
        <w:t xml:space="preserve"> </w:t>
      </w:r>
    </w:p>
    <w:p w14:paraId="65348A87" w14:textId="5E7FC016"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A07BB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4]", "plainTextFormattedCitation" : "[54]", "previouslyFormattedCitation" : "[54]" }, "properties" : {  }, "schema" : "https://github.com/citation-style-language/schema/raw/master/csl-citation.json" }</w:instrText>
      </w:r>
      <w:r w:rsidR="009C5E75">
        <w:fldChar w:fldCharType="separate"/>
      </w:r>
      <w:r w:rsidR="00A07BB9" w:rsidRPr="00A07BB9">
        <w:rPr>
          <w:noProof/>
        </w:rPr>
        <w:t>[54]</w:t>
      </w:r>
      <w:r w:rsidR="009C5E75">
        <w:fldChar w:fldCharType="end"/>
      </w:r>
      <w:r>
        <w:t>.</w:t>
      </w:r>
    </w:p>
    <w:p w14:paraId="4984F90D" w14:textId="1D0B091F"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A07BB9">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53]", "plainTextFormattedCitation" : "[53]", "previouslyFormattedCitation" : "[53]" }, "properties" : {  }, "schema" : "https://github.com/citation-style-language/schema/raw/master/csl-citation.json" }</w:instrText>
      </w:r>
      <w:r w:rsidR="00C6155B">
        <w:fldChar w:fldCharType="separate"/>
      </w:r>
      <w:r w:rsidR="00A07BB9" w:rsidRPr="00A07BB9">
        <w:rPr>
          <w:noProof/>
        </w:rPr>
        <w:t>[53]</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2DE1BF74" w:rsidR="00147929" w:rsidRDefault="00737BA1" w:rsidP="008C6416">
      <w:pPr>
        <w:pStyle w:val="BodyText"/>
      </w:pPr>
      <w:r>
        <w:t>Nagu staatilist autentimist võib ka</w:t>
      </w:r>
      <w:r w:rsidR="0024218B">
        <w:t xml:space="preserve"> pidevtuvastust</w:t>
      </w:r>
      <w:r w:rsidR="00147929">
        <w:t xml:space="preserve"> jaotada </w:t>
      </w:r>
      <w:r>
        <w:t>selle alusel, milliste faktorite</w:t>
      </w:r>
      <w:r w:rsidR="00147929">
        <w:t xml:space="preserve"> järgi kasutajat </w:t>
      </w:r>
      <w:r>
        <w:t>tuvastatakse</w:t>
      </w:r>
      <w:r w:rsidR="00147929">
        <w:t>. Selleks võib olla midagi, mida k</w:t>
      </w:r>
      <w:r>
        <w:t>asutaja teab (salasõna, PIN-</w:t>
      </w:r>
      <w:r>
        <w:lastRenderedPageBreak/>
        <w:t>kood</w:t>
      </w:r>
      <w:r w:rsidR="00460170">
        <w:t>, turvaküsimuse vastus</w:t>
      </w:r>
      <w:r>
        <w:t>), mida kasutaja omab (ID-kaart, kiipkaart</w:t>
      </w:r>
      <w:r w:rsidR="00D9391B">
        <w:t>) või</w:t>
      </w:r>
      <w:r>
        <w:t xml:space="preserve"> mis </w:t>
      </w:r>
      <w:r w:rsidR="00460170">
        <w:t>iseloomustab</w:t>
      </w:r>
      <w:r>
        <w:t xml:space="preserve"> kasutajat ennast </w:t>
      </w:r>
      <w:r w:rsidR="0035626B">
        <w:t xml:space="preserve">ehk biomeetria </w:t>
      </w:r>
      <w:r w:rsidR="006108F4">
        <w:fldChar w:fldCharType="begin" w:fldLock="1"/>
      </w:r>
      <w:r w:rsidR="00A07BB9">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55]", "plainTextFormattedCitation" : "[55]", "previouslyFormattedCitation" : "[55]" }, "properties" : {  }, "schema" : "https://github.com/citation-style-language/schema/raw/master/csl-citation.json" }</w:instrText>
      </w:r>
      <w:r w:rsidR="006108F4">
        <w:fldChar w:fldCharType="separate"/>
      </w:r>
      <w:r w:rsidR="00A07BB9" w:rsidRPr="00A07BB9">
        <w:rPr>
          <w:noProof/>
        </w:rPr>
        <w:t>[55]</w:t>
      </w:r>
      <w:r w:rsidR="006108F4">
        <w:fldChar w:fldCharType="end"/>
      </w:r>
      <w:r w:rsidR="006D33D4">
        <w:t xml:space="preserve">, </w:t>
      </w:r>
      <w:r w:rsidR="006D33D4">
        <w:fldChar w:fldCharType="begin" w:fldLock="1"/>
      </w:r>
      <w:r w:rsidR="00A07BB9">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23]", "plainTextFormattedCitation" : "[23]", "previouslyFormattedCitation" : "[23]" }, "properties" : {  }, "schema" : "https://github.com/citation-style-language/schema/raw/master/csl-citation.json" }</w:instrText>
      </w:r>
      <w:r w:rsidR="006D33D4">
        <w:fldChar w:fldCharType="separate"/>
      </w:r>
      <w:r w:rsidR="00A07BB9" w:rsidRPr="00A07BB9">
        <w:rPr>
          <w:noProof/>
        </w:rPr>
        <w:t>[23]</w:t>
      </w:r>
      <w:r w:rsidR="006D33D4">
        <w:fldChar w:fldCharType="end"/>
      </w:r>
      <w:r w:rsidR="00F7548F">
        <w:t>, kusjuures viimane j</w:t>
      </w:r>
      <w:r w:rsidR="00A11573">
        <w:t xml:space="preserve">aguneb veel omakorda füüsiliseks (nägu, sõrmejälg, silmaiiris) ja käitumuslikuks (trükkimisstiil, allkiri, kõnnak) biomeetriaks </w:t>
      </w:r>
      <w:r w:rsidR="00A11573">
        <w:fldChar w:fldCharType="begin" w:fldLock="1"/>
      </w:r>
      <w:r w:rsidR="006D33D4">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6]", "plainTextFormattedCitation" : "[56]", "previouslyFormattedCitation" : "[56]" }, "properties" : {  }, "schema" : "https://github.com/citation-style-language/schema/raw/master/csl-citation.json" }</w:instrText>
      </w:r>
      <w:r w:rsidR="00A11573">
        <w:fldChar w:fldCharType="separate"/>
      </w:r>
      <w:r w:rsidR="006D33D4" w:rsidRPr="006D33D4">
        <w:rPr>
          <w:noProof/>
        </w:rPr>
        <w:t>[56]</w:t>
      </w:r>
      <w:r w:rsidR="00A11573">
        <w:fldChar w:fldCharType="end"/>
      </w:r>
      <w:r w:rsidR="00460170">
        <w:t>.</w:t>
      </w:r>
      <w:r w:rsidR="003A69A1">
        <w:t xml:space="preserve"> </w:t>
      </w:r>
      <w:r w:rsidR="00017F31">
        <w:t xml:space="preserve">Kui füüsiline biomeetria on enamasti </w:t>
      </w:r>
      <w:r w:rsidR="00B86990" w:rsidRPr="006B6DC1">
        <w:rPr>
          <w:highlight w:val="yellow"/>
        </w:rPr>
        <w:t>muut</w:t>
      </w:r>
      <w:r w:rsidR="004131D2" w:rsidRPr="006B6DC1">
        <w:rPr>
          <w:highlight w:val="yellow"/>
        </w:rPr>
        <w:t>u</w:t>
      </w:r>
      <w:r w:rsidR="00B86990" w:rsidRPr="006B6DC1">
        <w:rPr>
          <w:highlight w:val="yellow"/>
        </w:rPr>
        <w:t>matu</w:t>
      </w:r>
      <w:r w:rsidR="00017F31">
        <w:t xml:space="preserve"> ilma kehamodifikatsioonideta, siis käitumine võib aja jooksul muutuda kasvõi kogemuste kogunemise ja süsteemiga harjumise </w:t>
      </w:r>
      <w:r w:rsidR="00017F31">
        <w:fldChar w:fldCharType="begin" w:fldLock="1"/>
      </w:r>
      <w:r w:rsidR="006D33D4">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57]", "plainTextFormattedCitation" : "[57]", "previouslyFormattedCitation" : "[57]" }, "properties" : {  }, "schema" : "https://github.com/citation-style-language/schema/raw/master/csl-citation.json" }</w:instrText>
      </w:r>
      <w:r w:rsidR="00017F31">
        <w:fldChar w:fldCharType="separate"/>
      </w:r>
      <w:r w:rsidR="006D33D4" w:rsidRPr="006D33D4">
        <w:rPr>
          <w:noProof/>
        </w:rPr>
        <w:t>[57]</w:t>
      </w:r>
      <w:r w:rsidR="00017F31">
        <w:fldChar w:fldCharType="end"/>
      </w:r>
      <w:r w:rsidR="007D1C16">
        <w:t xml:space="preserve">, väsimuse või asendi </w:t>
      </w:r>
      <w:r w:rsidR="007D1C16">
        <w:fldChar w:fldCharType="begin" w:fldLock="1"/>
      </w:r>
      <w:r w:rsidR="00A07BB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4]", "plainTextFormattedCitation" : "[54]", "previouslyFormattedCitation" : "[54]" }, "properties" : {  }, "schema" : "https://github.com/citation-style-language/schema/raw/master/csl-citation.json" }</w:instrText>
      </w:r>
      <w:r w:rsidR="007D1C16">
        <w:fldChar w:fldCharType="separate"/>
      </w:r>
      <w:r w:rsidR="00A07BB9" w:rsidRPr="00A07BB9">
        <w:rPr>
          <w:noProof/>
        </w:rPr>
        <w:t>[54]</w:t>
      </w:r>
      <w:r w:rsidR="007D1C16">
        <w:fldChar w:fldCharType="end"/>
      </w:r>
      <w:r w:rsidR="007D1C16">
        <w:t xml:space="preserve"> tõttu</w:t>
      </w:r>
      <w:r w:rsidR="00017F31">
        <w:t xml:space="preserve">. </w:t>
      </w:r>
      <w:r w:rsidR="003A69A1">
        <w:t>T</w:t>
      </w:r>
      <w:r w:rsidR="00D9391B">
        <w:t xml:space="preserve">urvalisem on loomulikult mitme </w:t>
      </w:r>
      <w:r w:rsidR="003A69A1">
        <w:t>teguri</w:t>
      </w:r>
      <w:r w:rsidR="00D9391B">
        <w:t xml:space="preserve"> kombinatsiooni nõudmine</w:t>
      </w:r>
      <w:r w:rsidR="00017F31">
        <w:t xml:space="preserve"> ehk multimodaalne süsteem</w:t>
      </w:r>
      <w:r w:rsidR="00D9391B">
        <w:t xml:space="preserve">, </w:t>
      </w:r>
      <w:r w:rsidR="00D9391B"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00D9391B" w:rsidRPr="003A69A1">
        <w:rPr>
          <w:strike/>
        </w:rPr>
        <w:t xml:space="preserve"> atribuudi kontrollimisele</w:t>
      </w:r>
      <w:r w:rsidR="00D9391B">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küll aga on võimalik sisselogimist ID-kaardi tarkvara kaudu 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38" w:name="_Toc506555570"/>
      <w:bookmarkStart w:id="39" w:name="_Toc508364834"/>
      <w:r>
        <w:t>Näotuvastus</w:t>
      </w:r>
      <w:bookmarkEnd w:id="38"/>
      <w:bookmarkEnd w:id="39"/>
    </w:p>
    <w:p w14:paraId="48790800" w14:textId="43BB60AA"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A07BB9">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1]", "plainTextFormattedCitation" : "[51]", "previouslyFormattedCitation" : "[51]" }, "properties" : {  }, "schema" : "https://github.com/citation-style-language/schema/raw/master/csl-citation.json" }</w:instrText>
      </w:r>
      <w:r w:rsidR="00821E29">
        <w:fldChar w:fldCharType="separate"/>
      </w:r>
      <w:r w:rsidR="00A07BB9" w:rsidRPr="00A07BB9">
        <w:rPr>
          <w:noProof/>
        </w:rPr>
        <w:t>[51]</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61ECBCFC" w:rsidR="00821E29" w:rsidRDefault="00E92518" w:rsidP="00E5309C">
      <w:pPr>
        <w:pStyle w:val="BodyText"/>
      </w:pPr>
      <w:r>
        <w:rPr>
          <w:b/>
        </w:rPr>
        <w:lastRenderedPageBreak/>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6D33D4">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58]", "plainTextFormattedCitation" : "[58]", "previouslyFormattedCitation" : "[58]" }, "properties" : {  }, "schema" : "https://github.com/citation-style-language/schema/raw/master/csl-citation.json" }</w:instrText>
      </w:r>
      <w:r w:rsidR="00184477">
        <w:fldChar w:fldCharType="separate"/>
      </w:r>
      <w:r w:rsidR="006D33D4" w:rsidRPr="006D33D4">
        <w:rPr>
          <w:noProof/>
        </w:rPr>
        <w:t>[58]</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B110CB">
        <w:fldChar w:fldCharType="separate"/>
      </w:r>
      <w:r w:rsidR="00A529A4" w:rsidRPr="00A529A4">
        <w:rPr>
          <w:noProof/>
        </w:rPr>
        <w:t>[7]</w:t>
      </w:r>
      <w:r w:rsidR="00B110CB">
        <w:fldChar w:fldCharType="end"/>
      </w:r>
      <w:r w:rsidR="00B110CB">
        <w:t xml:space="preserve">. </w:t>
      </w:r>
      <w:r w:rsidR="00BA5EA8">
        <w:t xml:space="preserve">Edasiarendus DeepID3 küündis samal </w:t>
      </w:r>
      <w:commentRangeStart w:id="40"/>
      <w:r w:rsidR="008C2A0B">
        <w:t>andmestikul</w:t>
      </w:r>
      <w:r w:rsidR="00BA5EA8">
        <w:t xml:space="preserve"> </w:t>
      </w:r>
      <w:commentRangeEnd w:id="40"/>
      <w:r w:rsidR="008C2A0B">
        <w:rPr>
          <w:rStyle w:val="CommentReference"/>
        </w:rPr>
        <w:commentReference w:id="40"/>
      </w:r>
      <w:r w:rsidR="00BA5EA8">
        <w:t>lausa 99.53% täpsuseni</w:t>
      </w:r>
      <w:r w:rsidR="001C3C96">
        <w:t xml:space="preserve"> </w:t>
      </w:r>
      <w:r w:rsidR="001C3C96">
        <w:fldChar w:fldCharType="begin" w:fldLock="1"/>
      </w:r>
      <w:r w:rsidR="006D33D4">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59]", "plainTextFormattedCitation" : "[59]", "previouslyFormattedCitation" : "[59]" }, "properties" : {  }, "schema" : "https://github.com/citation-style-language/schema/raw/master/csl-citation.json" }</w:instrText>
      </w:r>
      <w:r w:rsidR="001C3C96">
        <w:fldChar w:fldCharType="separate"/>
      </w:r>
      <w:r w:rsidR="006D33D4" w:rsidRPr="006D33D4">
        <w:rPr>
          <w:noProof/>
        </w:rPr>
        <w:t>[59]</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6D33D4">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60]", "plainTextFormattedCitation" : "[60]", "previouslyFormattedCitation" : "[60]" }, "properties" : {  }, "schema" : "https://github.com/citation-style-language/schema/raw/master/csl-citation.json" }</w:instrText>
      </w:r>
      <w:r w:rsidR="001C3C96">
        <w:fldChar w:fldCharType="separate"/>
      </w:r>
      <w:r w:rsidR="006D33D4" w:rsidRPr="006D33D4">
        <w:rPr>
          <w:noProof/>
        </w:rPr>
        <w:t>[60]</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D54CA6">
        <w:fldChar w:fldCharType="separate"/>
      </w:r>
      <w:r w:rsidR="00A529A4" w:rsidRPr="00A529A4">
        <w:rPr>
          <w:noProof/>
        </w:rPr>
        <w:t>[7]</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58E38BEB"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41"/>
      <w:r w:rsidR="000A505C" w:rsidRPr="0005414F">
        <w:rPr>
          <w:highlight w:val="yellow"/>
        </w:rPr>
        <w:t>elavust</w:t>
      </w:r>
      <w:commentRangeEnd w:id="41"/>
      <w:r w:rsidR="0005414F">
        <w:rPr>
          <w:rStyle w:val="CommentReference"/>
        </w:rPr>
        <w:commentReference w:id="41"/>
      </w:r>
      <w:r w:rsidR="000A505C">
        <w:t>, et vältida süsteemi 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6D33D4">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1]", "plainTextFormattedCitation" : "[61]", "previouslyFormattedCitation" : "[61]" }, "properties" : {  }, "schema" : "https://github.com/citation-style-language/schema/raw/master/csl-citation.json" }</w:instrText>
      </w:r>
      <w:r w:rsidR="00AF6B2F">
        <w:fldChar w:fldCharType="separate"/>
      </w:r>
      <w:r w:rsidR="006D33D4" w:rsidRPr="006D33D4">
        <w:rPr>
          <w:noProof/>
        </w:rPr>
        <w:t>[61]</w:t>
      </w:r>
      <w:r w:rsidR="00AF6B2F">
        <w:fldChar w:fldCharType="end"/>
      </w:r>
      <w:r w:rsidR="004F1036">
        <w:t xml:space="preserve"> või </w:t>
      </w:r>
      <w:r w:rsidR="00AF6B2F">
        <w:t>-</w:t>
      </w:r>
      <w:r w:rsidR="004F1036">
        <w:t>maski</w:t>
      </w:r>
      <w:r w:rsidR="00AF6B2F">
        <w:t xml:space="preserve"> </w:t>
      </w:r>
      <w:r w:rsidR="00AF6B2F">
        <w:fldChar w:fldCharType="begin" w:fldLock="1"/>
      </w:r>
      <w:r w:rsidR="006D33D4">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62]", "plainTextFormattedCitation" : "[62]", "previouslyFormattedCitation" : "[62]" }, "properties" : {  }, "schema" : "https://github.com/citation-style-language/schema/raw/master/csl-citation.json" }</w:instrText>
      </w:r>
      <w:r w:rsidR="00AF6B2F">
        <w:fldChar w:fldCharType="separate"/>
      </w:r>
      <w:r w:rsidR="006D33D4" w:rsidRPr="006D33D4">
        <w:rPr>
          <w:noProof/>
        </w:rPr>
        <w:t>[62]</w:t>
      </w:r>
      <w:r w:rsidR="00AF6B2F">
        <w:fldChar w:fldCharType="end"/>
      </w:r>
      <w:r w:rsidR="004F1036">
        <w:t xml:space="preserve"> </w:t>
      </w:r>
      <w:r w:rsidR="000A505C">
        <w:t>esitamise abil.</w:t>
      </w:r>
      <w:r w:rsidR="00E03842">
        <w:t xml:space="preserve"> Staatilist fotot saab 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42"/>
      <w:r w:rsidR="004F1036" w:rsidRPr="00E0602A">
        <w:rPr>
          <w:highlight w:val="yellow"/>
        </w:rPr>
        <w:t>Virtuaalreaalsustehnoloogia</w:t>
      </w:r>
      <w:r w:rsidR="004F1036">
        <w:t xml:space="preserve"> </w:t>
      </w:r>
      <w:commentRangeEnd w:id="42"/>
      <w:r w:rsidR="00E0602A">
        <w:rPr>
          <w:rStyle w:val="CommentReference"/>
        </w:rPr>
        <w:commentReference w:id="42"/>
      </w:r>
      <w:r w:rsidR="004F1036">
        <w:t xml:space="preserve">abil on võimalik fotode põhjal koostada ka juhitavat 3D-mudelit kasutaja näost, mida elavuskontrollide petmiseks kasutada </w:t>
      </w:r>
      <w:r w:rsidR="004F1036">
        <w:fldChar w:fldCharType="begin" w:fldLock="1"/>
      </w:r>
      <w:r w:rsidR="006D33D4">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1]", "plainTextFormattedCitation" : "[61]", "previouslyFormattedCitation" : "[61]" }, "properties" : {  }, "schema" : "https://github.com/citation-style-language/schema/raw/master/csl-citation.json" }</w:instrText>
      </w:r>
      <w:r w:rsidR="004F1036">
        <w:fldChar w:fldCharType="separate"/>
      </w:r>
      <w:r w:rsidR="006D33D4" w:rsidRPr="006D33D4">
        <w:rPr>
          <w:noProof/>
        </w:rPr>
        <w:t>[61]</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6D33D4">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63]", "plainTextFormattedCitation" : "[63]", "previouslyFormattedCitation" : "[63]" }, "properties" : {  }, "schema" : "https://github.com/citation-style-language/schema/raw/master/csl-citation.json" }</w:instrText>
      </w:r>
      <w:r w:rsidR="00BD77BB">
        <w:fldChar w:fldCharType="separate"/>
      </w:r>
      <w:r w:rsidR="006D33D4" w:rsidRPr="006D33D4">
        <w:rPr>
          <w:noProof/>
        </w:rPr>
        <w:t>[63]</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E2328D">
        <w:t>4.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6D33D4">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1]", "plainTextFormattedCitation" : "[61]", "previouslyFormattedCitation" : "[61]" }, "properties" : {  }, "schema" : "https://github.com/citation-style-language/schema/raw/master/csl-citation.json" }</w:instrText>
      </w:r>
      <w:r w:rsidR="00D02CD8">
        <w:fldChar w:fldCharType="separate"/>
      </w:r>
      <w:r w:rsidR="006D33D4" w:rsidRPr="006D33D4">
        <w:rPr>
          <w:noProof/>
        </w:rPr>
        <w:t>[61]</w:t>
      </w:r>
      <w:r w:rsidR="00D02CD8">
        <w:fldChar w:fldCharType="end"/>
      </w:r>
      <w:r w:rsidR="00D02CD8">
        <w:t>.</w:t>
      </w:r>
    </w:p>
    <w:p w14:paraId="70F03DC4" w14:textId="1FF94CCF" w:rsidR="00B426B9" w:rsidRPr="00B426B9" w:rsidRDefault="00B426B9" w:rsidP="00E5309C">
      <w:pPr>
        <w:pStyle w:val="BodyText"/>
        <w:rPr>
          <w:strike/>
        </w:rPr>
      </w:pPr>
      <w:r>
        <w:lastRenderedPageBreak/>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6D33D4">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64]", "plainTextFormattedCitation" : "[64]", "previouslyFormattedCitation" : "[64]" }, "properties" : {  }, "schema" : "https://github.com/citation-style-language/schema/raw/master/csl-citation.json" }</w:instrText>
      </w:r>
      <w:r>
        <w:fldChar w:fldCharType="separate"/>
      </w:r>
      <w:r w:rsidR="006D33D4" w:rsidRPr="006D33D4">
        <w:rPr>
          <w:noProof/>
        </w:rPr>
        <w:t>[64]</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13C3D4B6"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6D33D4">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65]", "plainTextFormattedCitation" : "[65]", "previouslyFormattedCitation" : "[65]" }, "properties" : {  }, "schema" : "https://github.com/citation-style-language/schema/raw/master/csl-citation.json" }</w:instrText>
      </w:r>
      <w:r w:rsidR="003E1F89">
        <w:fldChar w:fldCharType="separate"/>
      </w:r>
      <w:r w:rsidR="006D33D4" w:rsidRPr="006D33D4">
        <w:rPr>
          <w:noProof/>
        </w:rPr>
        <w:t>[65]</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776ED22F"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6D33D4">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66]", "plainTextFormattedCitation" : "[66]", "previouslyFormattedCitation" : "[66]" }, "properties" : {  }, "schema" : "https://github.com/citation-style-language/schema/raw/master/csl-citation.json" }</w:instrText>
      </w:r>
      <w:r w:rsidR="00930C41">
        <w:fldChar w:fldCharType="separate"/>
      </w:r>
      <w:r w:rsidR="006D33D4" w:rsidRPr="006D33D4">
        <w:rPr>
          <w:noProof/>
        </w:rPr>
        <w:t>[66]</w:t>
      </w:r>
      <w:r w:rsidR="00930C41">
        <w:fldChar w:fldCharType="end"/>
      </w:r>
      <w:r w:rsidR="00930C41">
        <w:t xml:space="preserve">. Lisaks sellele 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6D33D4">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67]", "plainTextFormattedCitation" : "[67]", "previouslyFormattedCitation" : "[67]" }, "properties" : {  }, "schema" : "https://github.com/citation-style-language/schema/raw/master/csl-citation.json" }</w:instrText>
      </w:r>
      <w:r w:rsidR="002945BD" w:rsidRPr="00B426B9">
        <w:rPr>
          <w:strike/>
        </w:rPr>
        <w:fldChar w:fldCharType="separate"/>
      </w:r>
      <w:r w:rsidR="006D33D4" w:rsidRPr="006D33D4">
        <w:rPr>
          <w:strike/>
          <w:noProof/>
        </w:rPr>
        <w:t>[67]</w:t>
      </w:r>
      <w:r w:rsidR="002945BD" w:rsidRPr="00B426B9">
        <w:rPr>
          <w:strike/>
        </w:rPr>
        <w:fldChar w:fldCharType="end"/>
      </w:r>
      <w:r w:rsidR="002945BD" w:rsidRPr="00B426B9">
        <w:rPr>
          <w:strike/>
        </w:rPr>
        <w:t>.</w:t>
      </w:r>
    </w:p>
    <w:p w14:paraId="6DAD9877" w14:textId="77024197"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w:t>
      </w:r>
      <w:r>
        <w:lastRenderedPageBreak/>
        <w:t xml:space="preserve">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6D33D4">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68]", "plainTextFormattedCitation" : "[68]", "previouslyFormattedCitation" : "[68]" }, "properties" : {  }, "schema" : "https://github.com/citation-style-language/schema/raw/master/csl-citation.json" }</w:instrText>
      </w:r>
      <w:r>
        <w:fldChar w:fldCharType="separate"/>
      </w:r>
      <w:r w:rsidR="006D33D4" w:rsidRPr="006D33D4">
        <w:rPr>
          <w:noProof/>
        </w:rPr>
        <w:t>[68]</w:t>
      </w:r>
      <w:r>
        <w:fldChar w:fldCharType="end"/>
      </w:r>
      <w:r>
        <w:t>, mistõttu ei ole see tõenäoliselt ainult sisseastumiseksami sooritamise eeltingimusena praktiline nõue.</w:t>
      </w:r>
    </w:p>
    <w:p w14:paraId="545D20CE" w14:textId="235AE74D" w:rsidR="00E26F32" w:rsidRPr="0023269B" w:rsidRDefault="0056154A" w:rsidP="002A7DDF">
      <w:pPr>
        <w:pStyle w:val="BodyText"/>
        <w:rPr>
          <w:lang w:val="en-GB"/>
        </w:rPr>
      </w:pPr>
      <w:r>
        <w:t>Video baasil p</w:t>
      </w:r>
      <w:commentRangeStart w:id="43"/>
      <w:r w:rsidR="0031034F">
        <w:t xml:space="preserve">idevautentimise </w:t>
      </w:r>
      <w:commentRangeEnd w:id="43"/>
      <w:r w:rsidR="0031034F">
        <w:rPr>
          <w:rStyle w:val="CommentReference"/>
        </w:rPr>
        <w:commentReference w:id="43"/>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Ühekordse veebipõhise eksamisessiooni puhul oleks see mõeldav, sest vaja on tuvastada, et kogu protsessi, mis ei kesta enamasti kauem kui mõni tund, vältel on arvuti ees üks ja sama 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6D33D4">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65]", "plainTextFormattedCitation" : "[65]", "previouslyFormattedCitation" : "[65]" }, "properties" : {  }, "schema" : "https://github.com/citation-style-language/schema/raw/master/csl-citation.json" }</w:instrText>
      </w:r>
      <w:r w:rsidR="0031034F">
        <w:fldChar w:fldCharType="separate"/>
      </w:r>
      <w:r w:rsidR="006D33D4" w:rsidRPr="006D33D4">
        <w:rPr>
          <w:noProof/>
        </w:rPr>
        <w:t>[65]</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44" w:name="_Toc506555571"/>
      <w:bookmarkStart w:id="45" w:name="_Toc508364835"/>
      <w:r>
        <w:t>Hääletuvastus</w:t>
      </w:r>
      <w:bookmarkEnd w:id="44"/>
      <w:bookmarkEnd w:id="45"/>
    </w:p>
    <w:p w14:paraId="62EC471D" w14:textId="59DE0726" w:rsidR="00E5309C"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w:t>
      </w:r>
      <w:r>
        <w:lastRenderedPageBreak/>
        <w:t>keskkonnas ei sisalda suulist osa, ei saa seda antud kontekstis kasutada kandidaadi isiku kontrollimiseks. 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5B0018" w:rsidRPr="005B0018">
        <w:t>4.6</w:t>
      </w:r>
      <w:r w:rsidR="005B0018" w:rsidRPr="005B0018">
        <w:fldChar w:fldCharType="end"/>
      </w:r>
      <w:r w:rsidR="00553811" w:rsidRPr="005B0018">
        <w:t>.</w:t>
      </w:r>
    </w:p>
    <w:p w14:paraId="7926BA76" w14:textId="2B3947E1" w:rsidR="00BA13F5" w:rsidRDefault="00210BCA" w:rsidP="00BA13F5">
      <w:pPr>
        <w:pStyle w:val="Heading3"/>
      </w:pPr>
      <w:r>
        <w:t>Iirisetuvastus</w:t>
      </w:r>
    </w:p>
    <w:p w14:paraId="1EB7EEB1" w14:textId="77777777" w:rsidR="001963F9" w:rsidRDefault="001963F9" w:rsidP="001963F9">
      <w:pPr>
        <w:pStyle w:val="Figure"/>
        <w:keepNext/>
        <w:framePr w:wrap="notBeside" w:hAnchor="page" w:x="1696" w:y="3560"/>
      </w:pPr>
      <w:r>
        <w:rPr>
          <w:noProof/>
        </w:rPr>
        <w:drawing>
          <wp:inline distT="0" distB="0" distL="0" distR="0" wp14:anchorId="763817A9" wp14:editId="227C27C3">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114CBCE4" w14:textId="77777777" w:rsidR="001963F9" w:rsidRDefault="001963F9" w:rsidP="001963F9">
      <w:pPr>
        <w:pStyle w:val="Caption"/>
        <w:framePr w:hSpace="510" w:wrap="notBeside" w:vAnchor="text" w:hAnchor="page" w:x="1696" w:y="3560"/>
      </w:pPr>
      <w:bookmarkStart w:id="46" w:name="_Ref510597279"/>
      <w:r>
        <w:t xml:space="preserve">Joonis </w:t>
      </w:r>
      <w:fldSimple w:instr=" SEQ Joonis \* ARABIC ">
        <w:r>
          <w:rPr>
            <w:noProof/>
          </w:rPr>
          <w:t>1</w:t>
        </w:r>
      </w:fldSimple>
      <w:bookmarkEnd w:id="46"/>
      <w:r>
        <w:t>. Silmaiiris ja pupill.</w:t>
      </w:r>
    </w:p>
    <w:p w14:paraId="08E670A3" w14:textId="3558AB81" w:rsidR="00BA13F5" w:rsidRDefault="00210BCA" w:rsidP="00BA13F5">
      <w:pPr>
        <w:pStyle w:val="BodyText"/>
      </w:pPr>
      <w:r>
        <w:t xml:space="preserve">Iirisetuvastuseks nimetatakse biomeetrilist isikutuvastust, mis põhineb silma vikerkesta mustril </w:t>
      </w:r>
      <w:r>
        <w:fldChar w:fldCharType="begin" w:fldLock="1"/>
      </w:r>
      <w:r w:rsidR="006D33D4">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69]", "plainTextFormattedCitation" : "[69]", "previouslyFormattedCitation" : "[69]" }, "properties" : {  }, "schema" : "https://github.com/citation-style-language/schema/raw/master/csl-citation.json" }</w:instrText>
      </w:r>
      <w:r>
        <w:fldChar w:fldCharType="separate"/>
      </w:r>
      <w:r w:rsidR="006D33D4" w:rsidRPr="006D33D4">
        <w:rPr>
          <w:noProof/>
        </w:rPr>
        <w:t>[69]</w:t>
      </w:r>
      <w:r>
        <w:fldChar w:fldCharType="end"/>
      </w:r>
      <w:r>
        <w:t>. Iiris on silma värviline osa pupilli vahetus ümbruses</w:t>
      </w:r>
      <w:r w:rsidR="00BF31C9">
        <w:t xml:space="preserve"> (</w:t>
      </w:r>
      <w:r w:rsidR="00BF31C9">
        <w:fldChar w:fldCharType="begin"/>
      </w:r>
      <w:r w:rsidR="00BF31C9">
        <w:instrText xml:space="preserve"> REF _Ref510597279 \h </w:instrText>
      </w:r>
      <w:r w:rsidR="00BF31C9">
        <w:fldChar w:fldCharType="separate"/>
      </w:r>
      <w:r w:rsidR="00BF31C9">
        <w:t xml:space="preserve">Joonis </w:t>
      </w:r>
      <w:r w:rsidR="00BF31C9">
        <w:rPr>
          <w:noProof/>
        </w:rPr>
        <w:t>1</w:t>
      </w:r>
      <w:r w:rsidR="00BF31C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6D33D4">
        <w:instrText>ADDIN CSL_CITATION { "citationItems" : [ { "id" : "ITEM-1", "itemData" : { "id" : "ITEM-1", "issued" : { "date-parts" : [ [ "0" ] ] }, "title" : "Iris Recognition", "type" : "article-journal" }, "uris" : [ "http://www.mendeley.com/documents/?uuid=45149fbc-ff5e-3cc9-8301-67f062e933a2" ] } ], "mendeley" : { "formattedCitation" : "[70]", "plainTextFormattedCitation" : "[70]", "previouslyFormattedCitation" : "[70]" }, "properties" : {  }, "schema" : "https://github.com/citation-style-language/schema/raw/master/csl-citation.json" }</w:instrText>
      </w:r>
      <w:r>
        <w:fldChar w:fldCharType="separate"/>
      </w:r>
      <w:r w:rsidR="006D33D4" w:rsidRPr="006D33D4">
        <w:rPr>
          <w:noProof/>
        </w:rPr>
        <w:t>[70]</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A529A4">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5]", "plainTextFormattedCitation" : "[15]", "previouslyFormattedCitation" : "[15]" }, "properties" : {  }, "schema" : "https://github.com/citation-style-language/schema/raw/master/csl-citation.json" }</w:instrText>
      </w:r>
      <w:r>
        <w:fldChar w:fldCharType="separate"/>
      </w:r>
      <w:r w:rsidR="00A529A4" w:rsidRPr="00A529A4">
        <w:rPr>
          <w:noProof/>
        </w:rPr>
        <w:t>[15]</w:t>
      </w:r>
      <w:r>
        <w:fldChar w:fldCharType="end"/>
      </w:r>
      <w:r>
        <w:t>.</w:t>
      </w:r>
    </w:p>
    <w:p w14:paraId="1CF1F441" w14:textId="3147FFFA" w:rsidR="00B13E35" w:rsidRPr="00BA13F5" w:rsidRDefault="00B13E35" w:rsidP="00BA13F5">
      <w:pPr>
        <w:pStyle w:val="BodyText"/>
      </w:pPr>
      <w:r>
        <w:t>Kuna iirise korrektne tuvastamine nõuab eririistvaralist kaamerat ja kindlat vahemaad sellest, ei ole see</w:t>
      </w:r>
      <w:r w:rsidR="00FB7DF1">
        <w:t xml:space="preserve"> taolisel kujul</w:t>
      </w:r>
      <w:r>
        <w:t xml:space="preserve"> sobilik kasutaja pidevtuvastamiseks </w:t>
      </w:r>
      <w:r w:rsidR="00FB7DF1">
        <w:t xml:space="preserve">RangeForce sisseastumistesti raames </w:t>
      </w:r>
      <w:r w:rsidR="00FB7DF1" w:rsidRPr="00186221">
        <w:rPr>
          <w:highlight w:val="yellow"/>
        </w:rPr>
        <w:t>ning käesolevas töös sellele laiemalt ei keskenduta</w:t>
      </w:r>
      <w:r w:rsidR="00F404FA" w:rsidRPr="00F404FA">
        <w:rPr>
          <w:highlight w:val="yellow"/>
        </w:rPr>
        <w:t>, va katse fancy-pantsy Tobii-ga</w:t>
      </w:r>
      <w:r w:rsidR="00FB7DF1">
        <w:t>.</w:t>
      </w:r>
    </w:p>
    <w:p w14:paraId="2F6A1004" w14:textId="5ECE2EB5" w:rsidR="00E5309C" w:rsidRDefault="00E5309C" w:rsidP="008C6416">
      <w:pPr>
        <w:pStyle w:val="Heading3"/>
      </w:pPr>
      <w:bookmarkStart w:id="47" w:name="_Toc506555572"/>
      <w:bookmarkStart w:id="48" w:name="_Toc508364837"/>
      <w:bookmarkStart w:id="49" w:name="_Ref509576455"/>
      <w:r>
        <w:lastRenderedPageBreak/>
        <w:t>Trükkimis</w:t>
      </w:r>
      <w:bookmarkEnd w:id="47"/>
      <w:bookmarkEnd w:id="48"/>
      <w:bookmarkEnd w:id="49"/>
      <w:r w:rsidR="00186221">
        <w:t>e dünaamika</w:t>
      </w:r>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3FDC99B0"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6D33D4">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71]", "plainTextFormattedCitation" : "[71]", "previouslyFormattedCitation" : "[71]" }, "properties" : {  }, "schema" : "https://github.com/citation-style-language/schema/raw/master/csl-citation.json" }</w:instrText>
      </w:r>
      <w:r w:rsidR="00C01432">
        <w:fldChar w:fldCharType="separate"/>
      </w:r>
      <w:r w:rsidR="006D33D4" w:rsidRPr="006D33D4">
        <w:rPr>
          <w:noProof/>
        </w:rPr>
        <w:t>[71]</w:t>
      </w:r>
      <w:r w:rsidR="00C01432">
        <w:fldChar w:fldCharType="end"/>
      </w:r>
      <w:r w:rsidR="00521E01">
        <w:t xml:space="preserve">, </w:t>
      </w:r>
      <w:r w:rsidR="001E11DB">
        <w:t xml:space="preserve">erinevate klahvide vajutamise vahelist aega </w:t>
      </w:r>
      <w:r w:rsidR="001E11DB">
        <w:fldChar w:fldCharType="begin" w:fldLock="1"/>
      </w:r>
      <w:r w:rsidR="006D33D4">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2]", "plainTextFormattedCitation" : "[72]", "previouslyFormattedCitation" : "[72]" }, "properties" : {  }, "schema" : "https://github.com/citation-style-language/schema/raw/master/csl-citation.json" }</w:instrText>
      </w:r>
      <w:r w:rsidR="001E11DB">
        <w:fldChar w:fldCharType="separate"/>
      </w:r>
      <w:r w:rsidR="006D33D4" w:rsidRPr="006D33D4">
        <w:rPr>
          <w:noProof/>
        </w:rPr>
        <w:t>[72]</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6D33D4">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3]", "plainTextFormattedCitation" : "[73]", "previouslyFormattedCitation" : "[73]" }, "properties" : {  }, "schema" : "https://github.com/citation-style-language/schema/raw/master/csl-citation.json" }</w:instrText>
      </w:r>
      <w:r w:rsidR="00D8332F">
        <w:fldChar w:fldCharType="separate"/>
      </w:r>
      <w:r w:rsidR="006D33D4" w:rsidRPr="006D33D4">
        <w:rPr>
          <w:noProof/>
        </w:rPr>
        <w:t>[73]</w:t>
      </w:r>
      <w:r w:rsidR="00D8332F">
        <w:fldChar w:fldCharType="end"/>
      </w:r>
      <w:r w:rsidR="00521E01">
        <w:t xml:space="preserve"> kui ka seda, kas 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6D33D4">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71]", "plainTextFormattedCitation" : "[71]", "previouslyFormattedCitation" : "[71]" }, "properties" : {  }, "schema" : "https://github.com/citation-style-language/schema/raw/master/csl-citation.json" }</w:instrText>
      </w:r>
      <w:r w:rsidR="00521E01">
        <w:fldChar w:fldCharType="separate"/>
      </w:r>
      <w:r w:rsidR="006D33D4" w:rsidRPr="006D33D4">
        <w:rPr>
          <w:noProof/>
        </w:rPr>
        <w:t>[71]</w:t>
      </w:r>
      <w:r w:rsidR="00521E01">
        <w:fldChar w:fldCharType="end"/>
      </w:r>
      <w:r w:rsidR="001E11DB">
        <w:t>.</w:t>
      </w:r>
      <w:r w:rsidR="00D13A9F">
        <w:t xml:space="preserve"> </w:t>
      </w:r>
    </w:p>
    <w:p w14:paraId="3FCBEE5F" w14:textId="1BD3E5C5"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6D33D4">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4]", "plainTextFormattedCitation" : "[74]", "previouslyFormattedCitation" : "[74]" }, "properties" : {  }, "schema" : "https://github.com/citation-style-language/schema/raw/master/csl-citation.json" }</w:instrText>
      </w:r>
      <w:r>
        <w:fldChar w:fldCharType="separate"/>
      </w:r>
      <w:r w:rsidR="006D33D4" w:rsidRPr="006D33D4">
        <w:rPr>
          <w:noProof/>
        </w:rPr>
        <w:t>[74]</w:t>
      </w:r>
      <w:r>
        <w:fldChar w:fldCharType="end"/>
      </w:r>
      <w:r>
        <w:t xml:space="preserve"> või analüüsides klahvidele avaldatud survet </w:t>
      </w:r>
      <w:r>
        <w:fldChar w:fldCharType="begin" w:fldLock="1"/>
      </w:r>
      <w:r w:rsidR="006D33D4">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75]", "plainTextFormattedCitation" : "[75]", "previouslyFormattedCitation" : "[75]" }, "properties" : {  }, "schema" : "https://github.com/citation-style-language/schema/raw/master/csl-citation.json" }</w:instrText>
      </w:r>
      <w:r>
        <w:fldChar w:fldCharType="separate"/>
      </w:r>
      <w:r w:rsidR="006D33D4" w:rsidRPr="006D33D4">
        <w:rPr>
          <w:noProof/>
        </w:rPr>
        <w:t>[75]</w:t>
      </w:r>
      <w:r>
        <w:fldChar w:fldCharType="end"/>
      </w:r>
      <w:r w:rsidR="001204C8">
        <w:t xml:space="preserve"> </w:t>
      </w:r>
      <w:r w:rsidR="001204C8">
        <w:fldChar w:fldCharType="begin" w:fldLock="1"/>
      </w:r>
      <w:r w:rsidR="006D33D4">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76]", "plainTextFormattedCitation" : "[76]", "previouslyFormattedCitation" : "[76]" }, "properties" : {  }, "schema" : "https://github.com/citation-style-language/schema/raw/master/csl-citation.json" }</w:instrText>
      </w:r>
      <w:r w:rsidR="001204C8">
        <w:fldChar w:fldCharType="separate"/>
      </w:r>
      <w:r w:rsidR="006D33D4" w:rsidRPr="006D33D4">
        <w:rPr>
          <w:noProof/>
        </w:rPr>
        <w:t>[76]</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58F193BC"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50"/>
      <w:r w:rsidRPr="00C82095">
        <w:t xml:space="preserve">originaalkasutaja </w:t>
      </w:r>
      <w:commentRangeEnd w:id="50"/>
      <w:r w:rsidR="0072572D" w:rsidRPr="00C82095">
        <w:rPr>
          <w:rStyle w:val="CommentReference"/>
          <w:sz w:val="24"/>
          <w:szCs w:val="24"/>
        </w:rPr>
        <w:commentReference w:id="50"/>
      </w:r>
      <w:r w:rsidRPr="00C82095">
        <w:t xml:space="preserve">tegevuse vaatlemise tagajärjel </w:t>
      </w:r>
      <w:r w:rsidRPr="00C82095">
        <w:fldChar w:fldCharType="begin" w:fldLock="1"/>
      </w:r>
      <w:r w:rsidR="006D33D4">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4]", "plainTextFormattedCitation" : "[74]", "previouslyFormattedCitation" : "[74]" }, "properties" : {  }, "schema" : "https://github.com/citation-style-language/schema/raw/master/csl-citation.json" }</w:instrText>
      </w:r>
      <w:r w:rsidRPr="00C82095">
        <w:fldChar w:fldCharType="separate"/>
      </w:r>
      <w:r w:rsidR="006D33D4" w:rsidRPr="006D33D4">
        <w:rPr>
          <w:noProof/>
        </w:rPr>
        <w:t>[74]</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51"/>
      <w:r w:rsidR="008B62EA" w:rsidRPr="00C82095">
        <w:t xml:space="preserve">kogunemisest </w:t>
      </w:r>
      <w:commentRangeEnd w:id="51"/>
      <w:r w:rsidR="008B62EA" w:rsidRPr="00C82095">
        <w:rPr>
          <w:rStyle w:val="CommentReference"/>
          <w:sz w:val="24"/>
          <w:szCs w:val="24"/>
        </w:rPr>
        <w:commentReference w:id="51"/>
      </w:r>
      <w:r w:rsidR="008B62EA" w:rsidRPr="00C82095">
        <w:fldChar w:fldCharType="begin" w:fldLock="1"/>
      </w:r>
      <w:r w:rsidR="006D33D4">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66]", "plainTextFormattedCitation" : "[66]", "previouslyFormattedCitation" : "[66]" }, "properties" : {  }, "schema" : "https://github.com/citation-style-language/schema/raw/master/csl-citation.json" }</w:instrText>
      </w:r>
      <w:r w:rsidR="008B62EA" w:rsidRPr="00C82095">
        <w:fldChar w:fldCharType="separate"/>
      </w:r>
      <w:r w:rsidR="006D33D4" w:rsidRPr="006D33D4">
        <w:rPr>
          <w:noProof/>
        </w:rPr>
        <w:t>[66]</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6D33D4">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7]", "plainTextFormattedCitation" : "[77]", "previouslyFormattedCitation" : "[77]" }, "properties" : {  }, "schema" : "https://github.com/citation-style-language/schema/raw/master/csl-citation.json" }</w:instrText>
      </w:r>
      <w:r w:rsidR="008B62EA" w:rsidRPr="00C82095">
        <w:fldChar w:fldCharType="separate"/>
      </w:r>
      <w:r w:rsidR="006D33D4" w:rsidRPr="006D33D4">
        <w:rPr>
          <w:noProof/>
        </w:rPr>
        <w:t>[77]</w:t>
      </w:r>
      <w:r w:rsidR="008B62EA" w:rsidRPr="00C82095">
        <w:fldChar w:fldCharType="end"/>
      </w:r>
      <w:r w:rsidR="008B62EA" w:rsidRPr="00C82095">
        <w:t>.</w:t>
      </w:r>
    </w:p>
    <w:p w14:paraId="7DEB474A" w14:textId="72797756" w:rsidR="00460917" w:rsidRDefault="00460917" w:rsidP="00EB518B">
      <w:pPr>
        <w:pStyle w:val="BodyText"/>
      </w:pPr>
      <w:commentRangeStart w:id="52"/>
      <w:r>
        <w:t xml:space="preserve">Kasutaja </w:t>
      </w:r>
      <w:commentRangeEnd w:id="52"/>
      <w:r w:rsidR="00332BE6">
        <w:rPr>
          <w:rStyle w:val="CommentReference"/>
        </w:rPr>
        <w:commentReference w:id="52"/>
      </w:r>
      <w:r>
        <w:t>korrektseks tuvastamiseks</w:t>
      </w:r>
      <w:r w:rsidR="00D33BA3">
        <w:t xml:space="preserve"> trükkimise baasil vajab süsteem eelnevat treenimist ja andmestikku </w:t>
      </w:r>
      <w:r w:rsidR="00D33BA3">
        <w:fldChar w:fldCharType="begin" w:fldLock="1"/>
      </w:r>
      <w:r w:rsidR="006D33D4">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78]", "plainTextFormattedCitation" : "[78]", "previouslyFormattedCitation" : "[78]" }, "properties" : {  }, "schema" : "https://github.com/citation-style-language/schema/raw/master/csl-citation.json" }</w:instrText>
      </w:r>
      <w:r w:rsidR="00D33BA3">
        <w:fldChar w:fldCharType="separate"/>
      </w:r>
      <w:r w:rsidR="006D33D4" w:rsidRPr="006D33D4">
        <w:rPr>
          <w:noProof/>
        </w:rPr>
        <w:t>[78]</w:t>
      </w:r>
      <w:r w:rsidR="00D33BA3">
        <w:fldChar w:fldCharType="end"/>
      </w:r>
      <w:r w:rsidR="00D33BA3">
        <w:t>.</w:t>
      </w:r>
      <w:r w:rsidR="00011347">
        <w:t xml:space="preserve"> Treenimisprotsess võib olla pikk ja keeruline </w:t>
      </w:r>
      <w:r w:rsidR="00011347">
        <w:fldChar w:fldCharType="begin" w:fldLock="1"/>
      </w:r>
      <w:r w:rsidR="006D33D4">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3]", "plainTextFormattedCitation" : "[73]", "previouslyFormattedCitation" : "[73]" }, "properties" : {  }, "schema" : "https://github.com/citation-style-language/schema/raw/master/csl-citation.json" }</w:instrText>
      </w:r>
      <w:r w:rsidR="00011347">
        <w:fldChar w:fldCharType="separate"/>
      </w:r>
      <w:r w:rsidR="006D33D4" w:rsidRPr="006D33D4">
        <w:rPr>
          <w:noProof/>
        </w:rPr>
        <w:t>[73]</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5C325E4C"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w:t>
      </w:r>
      <w:r w:rsidR="00017C6D">
        <w:lastRenderedPageBreak/>
        <w:t>genereerida</w:t>
      </w:r>
      <w:r w:rsidR="00DF787F">
        <w:t xml:space="preserve"> ka</w:t>
      </w:r>
      <w:r w:rsidR="00CE122E">
        <w:t xml:space="preserve"> avalike andmete põhjal (nt eelmine postiindeks) </w:t>
      </w:r>
      <w:r w:rsidR="00CE122E">
        <w:fldChar w:fldCharType="begin" w:fldLock="1"/>
      </w:r>
      <w:r w:rsidR="00A07BB9">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26]", "plainTextFormattedCitation" : "[26]", "previouslyFormattedCitation" : "[26]" }, "properties" : {  }, "schema" : "https://github.com/citation-style-language/schema/raw/master/csl-citation.json" }</w:instrText>
      </w:r>
      <w:r w:rsidR="00CE122E">
        <w:fldChar w:fldCharType="separate"/>
      </w:r>
      <w:r w:rsidR="00A07BB9" w:rsidRPr="00A07BB9">
        <w:rPr>
          <w:noProof/>
        </w:rPr>
        <w:t>[26]</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6D33D4">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79]", "plainTextFormattedCitation" : "[79]", "previouslyFormattedCitation" : "[79]" }, "properties" : {  }, "schema" : "https://github.com/citation-style-language/schema/raw/master/csl-citation.json" }</w:instrText>
      </w:r>
      <w:r w:rsidR="00252D26">
        <w:fldChar w:fldCharType="separate"/>
      </w:r>
      <w:r w:rsidR="006D33D4" w:rsidRPr="006D33D4">
        <w:rPr>
          <w:noProof/>
        </w:rPr>
        <w:t>[79]</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6D33D4">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3]", "plainTextFormattedCitation" : "[73]", "previouslyFormattedCitation" : "[73]" }, "properties" : {  }, "schema" : "https://github.com/citation-style-language/schema/raw/master/csl-citation.json" }</w:instrText>
      </w:r>
      <w:r w:rsidR="003A15AA">
        <w:fldChar w:fldCharType="separate"/>
      </w:r>
      <w:r w:rsidR="006D33D4" w:rsidRPr="006D33D4">
        <w:rPr>
          <w:noProof/>
        </w:rPr>
        <w:t>[73]</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6D33D4">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2]", "plainTextFormattedCitation" : "[72]", "previouslyFormattedCitation" : "[72]" }, "properties" : {  }, "schema" : "https://github.com/citation-style-language/schema/raw/master/csl-citation.json" }</w:instrText>
      </w:r>
      <w:r w:rsidR="0074330D">
        <w:fldChar w:fldCharType="separate"/>
      </w:r>
      <w:r w:rsidR="006D33D4" w:rsidRPr="006D33D4">
        <w:rPr>
          <w:noProof/>
        </w:rPr>
        <w:t>[72]</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6D33D4">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6]", "plainTextFormattedCitation" : "[56]", "previouslyFormattedCitation" : "[56]" }, "properties" : {  }, "schema" : "https://github.com/citation-style-language/schema/raw/master/csl-citation.json" }</w:instrText>
      </w:r>
      <w:r w:rsidR="006B1090" w:rsidRPr="002F54E2">
        <w:rPr>
          <w:szCs w:val="25"/>
        </w:rPr>
        <w:fldChar w:fldCharType="separate"/>
      </w:r>
      <w:r w:rsidR="006D33D4" w:rsidRPr="006D33D4">
        <w:rPr>
          <w:noProof/>
          <w:szCs w:val="25"/>
        </w:rPr>
        <w:t>[56]</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kui usalduskvoot on langenud alla teatud piiri </w:t>
      </w:r>
      <w:r w:rsidR="004C6DDB" w:rsidRPr="002F54E2">
        <w:rPr>
          <w:szCs w:val="25"/>
        </w:rPr>
        <w:fldChar w:fldCharType="begin" w:fldLock="1"/>
      </w:r>
      <w:r w:rsidR="006D33D4">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6]", "plainTextFormattedCitation" : "[56]", "previouslyFormattedCitation" : "[56]" }, "properties" : {  }, "schema" : "https://github.com/citation-style-language/schema/raw/master/csl-citation.json" }</w:instrText>
      </w:r>
      <w:r w:rsidR="004C6DDB" w:rsidRPr="002F54E2">
        <w:rPr>
          <w:szCs w:val="25"/>
        </w:rPr>
        <w:fldChar w:fldCharType="separate"/>
      </w:r>
      <w:r w:rsidR="006D33D4" w:rsidRPr="006D33D4">
        <w:rPr>
          <w:noProof/>
          <w:szCs w:val="25"/>
        </w:rPr>
        <w:t>[56]</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6D33D4">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6]", "plainTextFormattedCitation" : "[56]", "previouslyFormattedCitation" : "[56]" }, "properties" : {  }, "schema" : "https://github.com/citation-style-language/schema/raw/master/csl-citation.json" }</w:instrText>
      </w:r>
      <w:r w:rsidR="004D76FA" w:rsidRPr="002F54E2">
        <w:rPr>
          <w:szCs w:val="25"/>
        </w:rPr>
        <w:fldChar w:fldCharType="separate"/>
      </w:r>
      <w:r w:rsidR="006D33D4" w:rsidRPr="006D33D4">
        <w:rPr>
          <w:noProof/>
          <w:szCs w:val="25"/>
        </w:rPr>
        <w:t>[56]</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6D33D4">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3]", "plainTextFormattedCitation" : "[73]", "previouslyFormattedCitation" : "[73]" }, "properties" : {  }, "schema" : "https://github.com/citation-style-language/schema/raw/master/csl-citation.json" }</w:instrText>
      </w:r>
      <w:r w:rsidR="003A15AA" w:rsidRPr="002F54E2">
        <w:rPr>
          <w:szCs w:val="25"/>
        </w:rPr>
        <w:fldChar w:fldCharType="separate"/>
      </w:r>
      <w:r w:rsidR="006D33D4" w:rsidRPr="006D33D4">
        <w:rPr>
          <w:noProof/>
          <w:szCs w:val="25"/>
        </w:rPr>
        <w:t>[73]</w:t>
      </w:r>
      <w:r w:rsidR="003A15AA" w:rsidRPr="002F54E2">
        <w:rPr>
          <w:szCs w:val="25"/>
        </w:rPr>
        <w:fldChar w:fldCharType="end"/>
      </w:r>
      <w:r w:rsidR="003A15AA" w:rsidRPr="002F54E2">
        <w:rPr>
          <w:szCs w:val="25"/>
        </w:rPr>
        <w:t>.</w:t>
      </w:r>
    </w:p>
    <w:p w14:paraId="306BA772" w14:textId="33478DC9"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6D33D4">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2]", "plainTextFormattedCitation" : "[72]", "previouslyFormattedCitation" : "[72]" }, "properties" : {  }, "schema" : "https://github.com/citation-style-language/schema/raw/master/csl-citation.json" }</w:instrText>
      </w:r>
      <w:r>
        <w:fldChar w:fldCharType="separate"/>
      </w:r>
      <w:r w:rsidR="006D33D4" w:rsidRPr="006D33D4">
        <w:rPr>
          <w:noProof/>
        </w:rPr>
        <w:t>[72]</w:t>
      </w:r>
      <w:r>
        <w:fldChar w:fldCharType="end"/>
      </w:r>
      <w:r>
        <w:t>.</w:t>
      </w:r>
      <w:r w:rsidR="00917CDB">
        <w:t xml:space="preserve"> Seetõttu peaks süsteem arvesse võtma ka hetki, kus kasutaja sisestab teksti ajutiselt ainult ühe käega</w:t>
      </w:r>
      <w:r w:rsidR="00A74D97">
        <w:t>, ning ei tohiks</w:t>
      </w:r>
      <w:r w:rsidR="00917CDB">
        <w:t xml:space="preserve"> kasutajat koheselt süsteemist välja visata.</w:t>
      </w:r>
    </w:p>
    <w:p w14:paraId="02C82036" w14:textId="7670E8C3"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6D33D4">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7]", "plainTextFormattedCitation" : "[77]", "previouslyFormattedCitation" : "[77]" }, "properties" : {  }, "schema" : "https://github.com/citation-style-language/schema/raw/master/csl-citation.json" }</w:instrText>
      </w:r>
      <w:r w:rsidR="00711573">
        <w:fldChar w:fldCharType="separate"/>
      </w:r>
      <w:r w:rsidR="006D33D4" w:rsidRPr="006D33D4">
        <w:rPr>
          <w:noProof/>
        </w:rPr>
        <w:t>[77]</w:t>
      </w:r>
      <w:r w:rsidR="00711573">
        <w:fldChar w:fldCharType="end"/>
      </w:r>
      <w:r w:rsidR="00711573">
        <w:t xml:space="preserve">. Töölauarapõhine rakendus võimaldab lisainfot koguda ka kursori liikumise ja süsteemiprotsesside kohta </w:t>
      </w:r>
      <w:r w:rsidR="00711573">
        <w:fldChar w:fldCharType="begin" w:fldLock="1"/>
      </w:r>
      <w:r w:rsidR="006D33D4">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7]", "plainTextFormattedCitation" : "[77]", "previouslyFormattedCitation" : "[77]" }, "properties" : {  }, "schema" : "https://github.com/citation-style-language/schema/raw/master/csl-citation.json" }</w:instrText>
      </w:r>
      <w:r w:rsidR="00711573">
        <w:fldChar w:fldCharType="separate"/>
      </w:r>
      <w:r w:rsidR="006D33D4" w:rsidRPr="006D33D4">
        <w:rPr>
          <w:noProof/>
        </w:rPr>
        <w:t>[77]</w:t>
      </w:r>
      <w:r w:rsidR="00711573">
        <w:fldChar w:fldCharType="end"/>
      </w:r>
      <w:r w:rsidR="00C32D72">
        <w:t>, laiendades kasutaja tuvastust ka hiire kasutusviisi arvelt</w:t>
      </w:r>
      <w:r w:rsidR="00711573">
        <w:t>.</w:t>
      </w:r>
    </w:p>
    <w:p w14:paraId="676257F6" w14:textId="0AD06BFF"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 xml:space="preserve">Soovides suurendada analüüsitava trükiteksti hulka, võib testi sooritamise ajaks keelata kopeerimise ja kleepimise operatsioonid </w:t>
      </w:r>
      <w:r w:rsidR="00711573" w:rsidRPr="00072E22">
        <w:rPr>
          <w:szCs w:val="25"/>
        </w:rPr>
        <w:fldChar w:fldCharType="begin" w:fldLock="1"/>
      </w:r>
      <w:r w:rsidR="006D33D4">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7]", "plainTextFormattedCitation" : "[77]", "previouslyFormattedCitation" : "[77]" }, "properties" : {  }, "schema" : "https://github.com/citation-style-language/schema/raw/master/csl-citation.json" }</w:instrText>
      </w:r>
      <w:r w:rsidR="00711573" w:rsidRPr="00072E22">
        <w:rPr>
          <w:szCs w:val="25"/>
        </w:rPr>
        <w:fldChar w:fldCharType="separate"/>
      </w:r>
      <w:r w:rsidR="006D33D4" w:rsidRPr="006D33D4">
        <w:rPr>
          <w:noProof/>
          <w:szCs w:val="25"/>
        </w:rPr>
        <w:t>[77]</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7B531330" w:rsidR="008B5D57" w:rsidRDefault="008B5D57" w:rsidP="00E5309C">
      <w:pPr>
        <w:pStyle w:val="BodyText"/>
      </w:pPr>
      <w:r>
        <w:lastRenderedPageBreak/>
        <w:t xml:space="preserve">Klahvivajutuste kogumisel on oluline andmestiku privaatsuse tagamine, kuna kogutud andmed võivad sisaldada kasutajanimesid ja paroole või tundlikku infot kasutaja enda kohta </w:t>
      </w:r>
      <w:r>
        <w:fldChar w:fldCharType="begin" w:fldLock="1"/>
      </w:r>
      <w:r w:rsidR="006D33D4">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7]", "plainTextFormattedCitation" : "[77]", "previouslyFormattedCitation" : "[77]" }, "properties" : {  }, "schema" : "https://github.com/citation-style-language/schema/raw/master/csl-citation.json" }</w:instrText>
      </w:r>
      <w:r>
        <w:fldChar w:fldCharType="separate"/>
      </w:r>
      <w:r w:rsidR="006D33D4" w:rsidRPr="006D33D4">
        <w:rPr>
          <w:noProof/>
        </w:rPr>
        <w:t>[77]</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5B3274E9" w:rsidR="001669C1" w:rsidRPr="00072E22" w:rsidRDefault="001669C1" w:rsidP="00E5309C">
      <w:pPr>
        <w:pStyle w:val="BodyText"/>
      </w:pPr>
      <w:r w:rsidRPr="00072E22">
        <w:t xml:space="preserve">Seega võiks sobilik stsenaarium olla analoogne Roth et al </w:t>
      </w:r>
      <w:commentRangeStart w:id="53"/>
      <w:r w:rsidRPr="00072E22">
        <w:t xml:space="preserve">pakutuga </w:t>
      </w:r>
      <w:commentRangeEnd w:id="53"/>
      <w:r w:rsidRPr="00072E22">
        <w:rPr>
          <w:rStyle w:val="CommentReference"/>
          <w:sz w:val="24"/>
          <w:szCs w:val="24"/>
        </w:rPr>
        <w:commentReference w:id="53"/>
      </w:r>
      <w:r w:rsidRPr="00072E22">
        <w:fldChar w:fldCharType="begin" w:fldLock="1"/>
      </w:r>
      <w:r w:rsidR="006D33D4">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4]", "plainTextFormattedCitation" : "[74]", "previouslyFormattedCitation" : "[74]" }, "properties" : {  }, "schema" : "https://github.com/citation-style-language/schema/raw/master/csl-citation.json" }</w:instrText>
      </w:r>
      <w:r w:rsidRPr="00072E22">
        <w:fldChar w:fldCharType="separate"/>
      </w:r>
      <w:r w:rsidR="006D33D4" w:rsidRPr="006D33D4">
        <w:rPr>
          <w:noProof/>
        </w:rPr>
        <w:t>[74]</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18939B7D"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6D33D4">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4]", "plainTextFormattedCitation" : "[74]", "previouslyFormattedCitation" : "[74]" }, "properties" : {  }, "schema" : "https://github.com/citation-style-language/schema/raw/master/csl-citation.json" }</w:instrText>
      </w:r>
      <w:r w:rsidR="00AE0AE5" w:rsidRPr="00072E22">
        <w:fldChar w:fldCharType="separate"/>
      </w:r>
      <w:r w:rsidR="006D33D4" w:rsidRPr="006D33D4">
        <w:rPr>
          <w:noProof/>
        </w:rPr>
        <w:t>[74]</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54" w:name="_Toc506555573"/>
      <w:bookmarkStart w:id="55" w:name="_Toc508364838"/>
      <w:r>
        <w:t>Hiire kasut</w:t>
      </w:r>
      <w:bookmarkEnd w:id="54"/>
      <w:r w:rsidR="003C4529">
        <w:t>usviis</w:t>
      </w:r>
      <w:bookmarkEnd w:id="55"/>
    </w:p>
    <w:p w14:paraId="37B82E84" w14:textId="4CF16472"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6D33D4">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80]", "plainTextFormattedCitation" : "[80]", "previouslyFormattedCitation" : "[80]" }, "properties" : {  }, "schema" : "https://github.com/citation-style-language/schema/raw/master/csl-citation.json" }</w:instrText>
      </w:r>
      <w:r w:rsidR="008B27A8">
        <w:fldChar w:fldCharType="separate"/>
      </w:r>
      <w:r w:rsidR="006D33D4" w:rsidRPr="006D33D4">
        <w:rPr>
          <w:noProof/>
        </w:rPr>
        <w:t>[80]</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6D33D4">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79]", "plainTextFormattedCitation" : "[79]", "previouslyFormattedCitation" : "[79]" }, "properties" : {  }, "schema" : "https://github.com/citation-style-language/schema/raw/master/csl-citation.json" }</w:instrText>
      </w:r>
      <w:r w:rsidR="00AC5120">
        <w:fldChar w:fldCharType="separate"/>
      </w:r>
      <w:r w:rsidR="006D33D4" w:rsidRPr="006D33D4">
        <w:rPr>
          <w:noProof/>
        </w:rPr>
        <w:t>[79]</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3F84EAE2"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6D33D4">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81]", "plainTextFormattedCitation" : "[81]", "previouslyFormattedCitation" : "[81]" }, "properties" : {  }, "schema" : "https://github.com/citation-style-language/schema/raw/master/csl-citation.json" }</w:instrText>
      </w:r>
      <w:r w:rsidR="00F36C05">
        <w:fldChar w:fldCharType="separate"/>
      </w:r>
      <w:r w:rsidR="006D33D4" w:rsidRPr="006D33D4">
        <w:rPr>
          <w:noProof/>
        </w:rPr>
        <w:t>[81]</w:t>
      </w:r>
      <w:r w:rsidR="00F36C05">
        <w:fldChar w:fldCharType="end"/>
      </w:r>
      <w:r w:rsidR="00A51329">
        <w:t xml:space="preserve">, kus kogutavaid andmeid on kordades </w:t>
      </w:r>
      <w:r w:rsidR="00A51329">
        <w:lastRenderedPageBreak/>
        <w:t>vähem.</w:t>
      </w:r>
      <w:r w:rsidR="00D74AD4">
        <w:t xml:space="preserve"> </w:t>
      </w:r>
      <w:r w:rsidR="00304A09">
        <w:t xml:space="preserve">Sharif et al </w:t>
      </w:r>
      <w:r w:rsidR="00304A09">
        <w:fldChar w:fldCharType="begin" w:fldLock="1"/>
      </w:r>
      <w:r w:rsidR="006D33D4">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82]", "plainTextFormattedCitation" : "[82]", "previouslyFormattedCitation" : "[82]" }, "properties" : {  }, "schema" : "https://github.com/citation-style-language/schema/raw/master/csl-citation.json" }</w:instrText>
      </w:r>
      <w:r w:rsidR="00304A09">
        <w:fldChar w:fldCharType="separate"/>
      </w:r>
      <w:r w:rsidR="006D33D4" w:rsidRPr="006D33D4">
        <w:rPr>
          <w:noProof/>
        </w:rPr>
        <w:t>[82]</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6D33D4">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81]", "plainTextFormattedCitation" : "[81]", "previouslyFormattedCitation" : "[81]" }, "properties" : {  }, "schema" : "https://github.com/citation-style-language/schema/raw/master/csl-citation.json" }</w:instrText>
      </w:r>
      <w:r w:rsidR="00D74AD4">
        <w:fldChar w:fldCharType="separate"/>
      </w:r>
      <w:r w:rsidR="006D33D4" w:rsidRPr="006D33D4">
        <w:rPr>
          <w:noProof/>
        </w:rPr>
        <w:t>[81]</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6D33D4">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83]", "plainTextFormattedCitation" : "[83]", "previouslyFormattedCitation" : "[83]" }, "properties" : {  }, "schema" : "https://github.com/citation-style-language/schema/raw/master/csl-citation.json" }</w:instrText>
      </w:r>
      <w:r w:rsidR="00B906D5">
        <w:fldChar w:fldCharType="separate"/>
      </w:r>
      <w:r w:rsidR="006D33D4" w:rsidRPr="006D33D4">
        <w:rPr>
          <w:noProof/>
        </w:rPr>
        <w:t>[83]</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72D3D4F1" w:rsidR="0013416A" w:rsidRDefault="0013416A" w:rsidP="00E5309C">
      <w:pPr>
        <w:pStyle w:val="BodyText"/>
      </w:pPr>
      <w:r>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6D33D4">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57]", "plainTextFormattedCitation" : "[57]", "previouslyFormattedCitation" : "[57]" }, "properties" : {  }, "schema" : "https://github.com/citation-style-language/schema/raw/master/csl-citation.json" }</w:instrText>
      </w:r>
      <w:r>
        <w:fldChar w:fldCharType="separate"/>
      </w:r>
      <w:r w:rsidR="006D33D4" w:rsidRPr="006D33D4">
        <w:rPr>
          <w:noProof/>
        </w:rPr>
        <w:t>[57]</w:t>
      </w:r>
      <w:r>
        <w:fldChar w:fldCharType="end"/>
      </w:r>
      <w:r>
        <w:t>.</w:t>
      </w:r>
    </w:p>
    <w:p w14:paraId="75215DA1" w14:textId="7031962A" w:rsidR="001D4D5D" w:rsidRDefault="001D4D5D" w:rsidP="00E5309C">
      <w:pPr>
        <w:pStyle w:val="BodyText"/>
      </w:pPr>
      <w:r>
        <w:t xml:space="preserve">Feher et al on võimelised kasutajat tuvastama kõigest ühe hiiretoimingu järel (to check!! sounds fishy) </w:t>
      </w:r>
      <w:r>
        <w:fldChar w:fldCharType="begin" w:fldLock="1"/>
      </w:r>
      <w:r w:rsidR="00A07BB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4]", "plainTextFormattedCitation" : "[54]", "previouslyFormattedCitation" : "[54]" }, "properties" : {  }, "schema" : "https://github.com/citation-style-language/schema/raw/master/csl-citation.json" }</w:instrText>
      </w:r>
      <w:r>
        <w:fldChar w:fldCharType="separate"/>
      </w:r>
      <w:r w:rsidR="00A07BB9" w:rsidRPr="00A07BB9">
        <w:rPr>
          <w:noProof/>
        </w:rPr>
        <w:t>[54]</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4BCBBBFA"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6D33D4">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80]", "plainTextFormattedCitation" : "[80]", "previouslyFormattedCitation" : "[80]" }, "properties" : {  }, "schema" : "https://github.com/citation-style-language/schema/raw/master/csl-citation.json" }</w:instrText>
      </w:r>
      <w:r>
        <w:fldChar w:fldCharType="separate"/>
      </w:r>
      <w:r w:rsidR="006D33D4" w:rsidRPr="006D33D4">
        <w:rPr>
          <w:noProof/>
        </w:rPr>
        <w:t>[80]</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1730261B" w14:textId="667EF4C3"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raskusi kiirete liigutuste salvestamisega </w:t>
      </w:r>
      <w:r w:rsidR="00B6385B">
        <w:fldChar w:fldCharType="begin" w:fldLock="1"/>
      </w:r>
      <w:r w:rsidR="00A07BB9">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4]", "plainTextFormattedCitation" : "[54]", "previouslyFormattedCitation" : "[54]" }, "properties" : {  }, "schema" : "https://github.com/citation-style-language/schema/raw/master/csl-citation.json" }</w:instrText>
      </w:r>
      <w:r w:rsidR="00B6385B">
        <w:fldChar w:fldCharType="separate"/>
      </w:r>
      <w:r w:rsidR="00A07BB9" w:rsidRPr="00A07BB9">
        <w:rPr>
          <w:noProof/>
        </w:rPr>
        <w:t>[54]</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w:t>
      </w:r>
      <w:r w:rsidR="002419DE">
        <w:lastRenderedPageBreak/>
        <w:t xml:space="preserve">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kiireks hiireliigutuseks pigem puutepatja või osutushooba kui sülearvuti kõrval asuvat arvutihiirt.</w:t>
      </w:r>
    </w:p>
    <w:p w14:paraId="58ABF675" w14:textId="2F004372"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56" w:name="_Toc508364839"/>
      <w:r>
        <w:t xml:space="preserve">Hiire </w:t>
      </w:r>
      <w:r w:rsidR="007609F4">
        <w:t>kaas</w:t>
      </w:r>
      <w:r>
        <w:t>abil autentimine</w:t>
      </w:r>
      <w:bookmarkEnd w:id="56"/>
    </w:p>
    <w:p w14:paraId="59250D4A" w14:textId="3DEBF0F5"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6D33D4">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84]", "plainTextFormattedCitation" : "[84]", "previouslyFormattedCitation" : "[84]" }, "properties" : {  }, "schema" : "https://github.com/citation-style-language/schema/raw/master/csl-citation.json" }</w:instrText>
      </w:r>
      <w:r>
        <w:fldChar w:fldCharType="separate"/>
      </w:r>
      <w:r w:rsidR="006D33D4" w:rsidRPr="006D33D4">
        <w:rPr>
          <w:noProof/>
        </w:rPr>
        <w:t>[84]</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18716B8D" w:rsidR="0090724D" w:rsidRDefault="008E0D2A" w:rsidP="0090724D">
      <w:pPr>
        <w:pStyle w:val="BodyText"/>
      </w:pPr>
      <w:r>
        <w:t xml:space="preserve">Küll aga on tänapäeval sõrmejälge arvestatavalt lihtne võltsida ning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6D33D4">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85]", "plainTextFormattedCitation" : "[85]", "previouslyFormattedCitation" : "[85]" }, "properties" : {  }, "schema" : "https://github.com/citation-style-language/schema/raw/master/csl-citation.json" }</w:instrText>
      </w:r>
      <w:r w:rsidR="008D6FB3">
        <w:fldChar w:fldCharType="separate"/>
      </w:r>
      <w:r w:rsidR="006D33D4" w:rsidRPr="006D33D4">
        <w:rPr>
          <w:noProof/>
        </w:rPr>
        <w:t>[85]</w:t>
      </w:r>
      <w:r w:rsidR="008D6FB3">
        <w:fldChar w:fldCharType="end"/>
      </w:r>
      <w:r w:rsidR="00ED6D55">
        <w:t>.</w:t>
      </w:r>
    </w:p>
    <w:p w14:paraId="7423D145" w14:textId="6086E740" w:rsidR="009D6380" w:rsidRDefault="009D6380" w:rsidP="0090724D">
      <w:pPr>
        <w:pStyle w:val="BodyText"/>
      </w:pPr>
      <w:r>
        <w:t xml:space="preserve">Liu et al </w:t>
      </w:r>
      <w:r>
        <w:fldChar w:fldCharType="begin" w:fldLock="1"/>
      </w:r>
      <w:r w:rsidR="006D33D4">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86]", "plainTextFormattedCitation" : "[86]", "previouslyFormattedCitation" : "[86]" }, "properties" : {  }, "schema" : "https://github.com/citation-style-language/schema/raw/master/csl-citation.json" }</w:instrText>
      </w:r>
      <w:r>
        <w:fldChar w:fldCharType="separate"/>
      </w:r>
      <w:r w:rsidR="006D33D4" w:rsidRPr="006D33D4">
        <w:rPr>
          <w:noProof/>
        </w:rPr>
        <w:t>[86]</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0BBA4B50" w:rsidR="00CC2F27" w:rsidRDefault="00CC2F27" w:rsidP="0090724D">
      <w:pPr>
        <w:pStyle w:val="BodyText"/>
      </w:pPr>
      <w:r>
        <w:t>Midagi analoogset on teinud Fujitsu oma PalmSecure</w:t>
      </w:r>
      <w:r w:rsidR="00FD0EAE">
        <w:t xml:space="preserve"> </w:t>
      </w:r>
      <w:r w:rsidR="00FD0EAE">
        <w:fldChar w:fldCharType="begin" w:fldLock="1"/>
      </w:r>
      <w:r w:rsidR="006D33D4">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87]", "plainTextFormattedCitation" : "[87]", "previouslyFormattedCitation" : "[87]" }, "properties" : {  }, "schema" : "https://github.com/citation-style-language/schema/raw/master/csl-citation.json" }</w:instrText>
      </w:r>
      <w:r w:rsidR="00FD0EAE">
        <w:fldChar w:fldCharType="separate"/>
      </w:r>
      <w:r w:rsidR="006D33D4" w:rsidRPr="006D33D4">
        <w:rPr>
          <w:noProof/>
        </w:rPr>
        <w:t>[87]</w:t>
      </w:r>
      <w:r w:rsidR="00FD0EAE">
        <w:fldChar w:fldCharType="end"/>
      </w:r>
      <w:r>
        <w:t xml:space="preserve"> tehnoloogiat toetava hiirega</w:t>
      </w:r>
      <w:r w:rsidR="0002145D">
        <w:t xml:space="preserve"> </w:t>
      </w:r>
      <w:r w:rsidR="0002145D">
        <w:fldChar w:fldCharType="begin" w:fldLock="1"/>
      </w:r>
      <w:r w:rsidR="006D33D4">
        <w:instrText>ADDIN CSL_CITATION { "citationItems" : [ { "id" : "ITEM-1", "itemData" : { "id" : "ITEM-1", "issued" : { "date-parts" : [ [ "0" ] ] }, "title" : "PalmSecure Mouse", "type" : "article" }, "uris" : [ "http://www.mendeley.com/documents/?uuid=0e5eae40-e784-380e-bd4f-5000869277f4" ] } ], "mendeley" : { "formattedCitation" : "[88]", "plainTextFormattedCitation" : "[88]", "previouslyFormattedCitation" : "[88]" }, "properties" : {  }, "schema" : "https://github.com/citation-style-language/schema/raw/master/csl-citation.json" }</w:instrText>
      </w:r>
      <w:r w:rsidR="0002145D">
        <w:fldChar w:fldCharType="separate"/>
      </w:r>
      <w:r w:rsidR="006D33D4" w:rsidRPr="006D33D4">
        <w:rPr>
          <w:noProof/>
        </w:rPr>
        <w:t>[88]</w:t>
      </w:r>
      <w:r w:rsidR="0002145D">
        <w:fldChar w:fldCharType="end"/>
      </w:r>
      <w:r>
        <w:t>.</w:t>
      </w:r>
      <w:r w:rsidR="00662480">
        <w:t xml:space="preserve"> </w:t>
      </w:r>
      <w:r w:rsidR="00B234D4">
        <w:t xml:space="preserve">Peopesas asuvate veenide järgi autentimist peetakse hetkel kõige turvalisemaks biomeetriliseks tuvastusmeetodiks, sest veenide asetus on igal inimesel unikaalne, ei </w:t>
      </w:r>
      <w:r w:rsidR="00B234D4">
        <w:lastRenderedPageBreak/>
        <w:t>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57" w:name="_Toc508364840"/>
      <w:r>
        <w:t>Kergbiomeetria</w:t>
      </w:r>
      <w:bookmarkEnd w:id="57"/>
    </w:p>
    <w:p w14:paraId="57E2F962" w14:textId="5B0565C0"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6D33D4">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89]", "plainTextFormattedCitation" : "[89]", "previouslyFormattedCitation" : "[89]" }, "properties" : {  }, "schema" : "https://github.com/citation-style-language/schema/raw/master/csl-citation.json" }</w:instrText>
      </w:r>
      <w:r>
        <w:fldChar w:fldCharType="separate"/>
      </w:r>
      <w:r w:rsidR="006D33D4" w:rsidRPr="006D33D4">
        <w:rPr>
          <w:noProof/>
        </w:rPr>
        <w:t>[89]</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6D33D4">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90]", "plainTextFormattedCitation" : "[90]", "previouslyFormattedCitation" : "[90]" }, "properties" : {  }, "schema" : "https://github.com/citation-style-language/schema/raw/master/csl-citation.json" }</w:instrText>
      </w:r>
      <w:r w:rsidR="000F1B0B">
        <w:fldChar w:fldCharType="separate"/>
      </w:r>
      <w:r w:rsidR="006D33D4" w:rsidRPr="006D33D4">
        <w:rPr>
          <w:noProof/>
        </w:rPr>
        <w:t>[90]</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6D33D4">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91]", "plainTextFormattedCitation" : "[91]", "previouslyFormattedCitation" : "[91]" }, "properties" : {  }, "schema" : "https://github.com/citation-style-language/schema/raw/master/csl-citation.json" }</w:instrText>
      </w:r>
      <w:r w:rsidR="002B5BA6">
        <w:fldChar w:fldCharType="separate"/>
      </w:r>
      <w:r w:rsidR="006D33D4" w:rsidRPr="006D33D4">
        <w:rPr>
          <w:noProof/>
        </w:rPr>
        <w:t>[91]</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58" w:name="_Toc508364841"/>
      <w:r>
        <w:t>Muu</w:t>
      </w:r>
      <w:bookmarkEnd w:id="58"/>
    </w:p>
    <w:p w14:paraId="458BA514" w14:textId="756DC340"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8]", "plainTextFormattedCitation" : "[8]", "previouslyFormattedCitation" : "[8]" }, "properties" : {  }, "schema" : "https://github.com/citation-style-language/schema/raw/master/csl-citation.json" }</w:instrText>
      </w:r>
      <w:r w:rsidR="006B1688">
        <w:fldChar w:fldCharType="separate"/>
      </w:r>
      <w:r w:rsidR="00A529A4" w:rsidRPr="00A529A4">
        <w:rPr>
          <w:noProof/>
        </w:rPr>
        <w:t>[8]</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57658BF5" w:rsidR="0027417C" w:rsidRDefault="0027417C" w:rsidP="00E62E1B">
      <w:pPr>
        <w:pStyle w:val="BodyText"/>
      </w:pPr>
      <w:r>
        <w:lastRenderedPageBreak/>
        <w:t>Ka elektrokardiogrammiga</w:t>
      </w:r>
      <w:r w:rsidR="00B3254E">
        <w:t xml:space="preserve"> (EK</w:t>
      </w:r>
      <w:r>
        <w:t xml:space="preserve">G) südametegevust mõõtes on võimalik kasutajat autentida </w:t>
      </w:r>
      <w:r>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fldChar w:fldCharType="separate"/>
      </w:r>
      <w:r w:rsidR="00A529A4" w:rsidRPr="00A529A4">
        <w:rPr>
          <w:noProof/>
        </w:rPr>
        <w:t>[12]</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kulub süsteemi 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28728C">
        <w:fldChar w:fldCharType="separate"/>
      </w:r>
      <w:r w:rsidR="00A529A4" w:rsidRPr="00A529A4">
        <w:rPr>
          <w:noProof/>
        </w:rPr>
        <w:t>[12]</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6D33D4">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92]", "plainTextFormattedCitation" : "[92]", "previouslyFormattedCitation" : "[92]" }, "properties" : {  }, "schema" : "https://github.com/citation-style-language/schema/raw/master/csl-citation.json" }</w:instrText>
      </w:r>
      <w:r w:rsidR="006D0DA2">
        <w:fldChar w:fldCharType="separate"/>
      </w:r>
      <w:r w:rsidR="006D33D4" w:rsidRPr="006D33D4">
        <w:rPr>
          <w:noProof/>
        </w:rPr>
        <w:t>[92]</w:t>
      </w:r>
      <w:r w:rsidR="006D0DA2">
        <w:fldChar w:fldCharType="end"/>
      </w:r>
      <w:r w:rsidR="000719E9">
        <w:t>.</w:t>
      </w:r>
    </w:p>
    <w:p w14:paraId="1A9B5280" w14:textId="668C831A"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A07BB9">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52]", "plainTextFormattedCitation" : "[52]", "previouslyFormattedCitation" : "[52]" }, "properties" : {  }, "schema" : "https://github.com/citation-style-language/schema/raw/master/csl-citation.json" }</w:instrText>
      </w:r>
      <w:r w:rsidR="00533B88">
        <w:fldChar w:fldCharType="separate"/>
      </w:r>
      <w:r w:rsidR="00A07BB9" w:rsidRPr="00A07BB9">
        <w:rPr>
          <w:noProof/>
        </w:rPr>
        <w:t>[52]</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3961F507"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6D33D4">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93]", "plainTextFormattedCitation" : "[93]", "previouslyFormattedCitation" : "[93]" }, "properties" : {  }, "schema" : "https://github.com/citation-style-language/schema/raw/master/csl-citation.json" }</w:instrText>
      </w:r>
      <w:r>
        <w:fldChar w:fldCharType="separate"/>
      </w:r>
      <w:r w:rsidR="006D33D4" w:rsidRPr="006D33D4">
        <w:rPr>
          <w:noProof/>
        </w:rPr>
        <w:t>[93]</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t xml:space="preserve">Kõik antud peatükis mainitud tuvastusmeetodid on kasutaja jaoks passiivsed, see tähendab, et kasutaja tööjärge ei segata, vaid autentimine toimub taustal. Küll aga </w:t>
      </w:r>
      <w:r>
        <w:lastRenderedPageBreak/>
        <w:t>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59" w:name="_Toc506555575"/>
      <w:bookmarkStart w:id="60" w:name="_Toc508364842"/>
      <w:bookmarkStart w:id="61" w:name="_Ref509576479"/>
      <w:bookmarkStart w:id="62" w:name="_Ref510553201"/>
      <w:r>
        <w:t>Silmade liikumise ja fookuspunkti jälgimine</w:t>
      </w:r>
      <w:bookmarkEnd w:id="59"/>
      <w:bookmarkEnd w:id="60"/>
      <w:bookmarkEnd w:id="61"/>
      <w:bookmarkEnd w:id="62"/>
    </w:p>
    <w:p w14:paraId="2F5BFA00" w14:textId="68DF89FD" w:rsidR="004B1E51" w:rsidRDefault="004B1E51" w:rsidP="00E5309C">
      <w:pPr>
        <w:pStyle w:val="BodyText"/>
      </w:pPr>
      <w:r>
        <w:t xml:space="preserve">Silmade liikumine kuulub käitumusliku biomeetria alla. </w:t>
      </w:r>
      <w:commentRangeStart w:id="63"/>
      <w:r w:rsidR="006240AC">
        <w:t xml:space="preserve">Silmaliikumisdünaamika </w:t>
      </w:r>
      <w:commentRangeEnd w:id="63"/>
      <w:r w:rsidR="006240AC">
        <w:rPr>
          <w:rStyle w:val="CommentReference"/>
        </w:rPr>
        <w:commentReference w:id="63"/>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6D33D4">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4]", "plainTextFormattedCitation" : "[94]", "previouslyFormattedCitation" : "[94]" }, "properties" : {  }, "schema" : "https://github.com/citation-style-language/schema/raw/master/csl-citation.json" }</w:instrText>
      </w:r>
      <w:r w:rsidR="000F6375">
        <w:fldChar w:fldCharType="separate"/>
      </w:r>
      <w:r w:rsidR="006D33D4" w:rsidRPr="006D33D4">
        <w:rPr>
          <w:noProof/>
        </w:rPr>
        <w:t>[94]</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64"/>
      <w:r w:rsidR="0049037E">
        <w:t xml:space="preserve">multibiomeetriliste </w:t>
      </w:r>
      <w:commentRangeEnd w:id="64"/>
      <w:r w:rsidR="00EF44CA">
        <w:rPr>
          <w:rStyle w:val="CommentReference"/>
        </w:rPr>
        <w:commentReference w:id="64"/>
      </w:r>
      <w:r w:rsidR="0049037E">
        <w:t xml:space="preserve">süsteemide jaoks, eraldiseisvalt mitte nii väga </w:t>
      </w:r>
      <w:r w:rsidR="0049037E">
        <w:fldChar w:fldCharType="begin" w:fldLock="1"/>
      </w:r>
      <w:r w:rsidR="006D33D4">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4]", "plainTextFormattedCitation" : "[94]", "previouslyFormattedCitation" : "[94]" }, "properties" : {  }, "schema" : "https://github.com/citation-style-language/schema/raw/master/csl-citation.json" }</w:instrText>
      </w:r>
      <w:r w:rsidR="0049037E">
        <w:fldChar w:fldCharType="separate"/>
      </w:r>
      <w:r w:rsidR="006D33D4" w:rsidRPr="006D33D4">
        <w:rPr>
          <w:noProof/>
        </w:rPr>
        <w:t>[94]</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6D33D4">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95]", "plainTextFormattedCitation" : "[95]", "previouslyFormattedCitation" : "[95]" }, "properties" : {  }, "schema" : "https://github.com/citation-style-language/schema/raw/master/csl-citation.json" }</w:instrText>
      </w:r>
      <w:r w:rsidR="00A958CF">
        <w:fldChar w:fldCharType="separate"/>
      </w:r>
      <w:r w:rsidR="006D33D4" w:rsidRPr="006D33D4">
        <w:rPr>
          <w:noProof/>
        </w:rPr>
        <w:t>[95]</w:t>
      </w:r>
      <w:r w:rsidR="00A958CF">
        <w:fldChar w:fldCharType="end"/>
      </w:r>
      <w:r w:rsidR="00A958CF">
        <w:t xml:space="preserve">, mistõttu on masina abil silma tegevuse imiteerimine keeruline </w:t>
      </w:r>
      <w:r w:rsidR="00A958CF">
        <w:fldChar w:fldCharType="begin" w:fldLock="1"/>
      </w:r>
      <w:r w:rsidR="006D33D4">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4]", "plainTextFormattedCitation" : "[94]", "previouslyFormattedCitation" : "[94]" }, "properties" : {  }, "schema" : "https://github.com/citation-style-language/schema/raw/master/csl-citation.json" }</w:instrText>
      </w:r>
      <w:r w:rsidR="00A958CF">
        <w:fldChar w:fldCharType="separate"/>
      </w:r>
      <w:r w:rsidR="006D33D4" w:rsidRPr="006D33D4">
        <w:rPr>
          <w:noProof/>
        </w:rPr>
        <w:t>[94]</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6D33D4">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6]", "plainTextFormattedCitation" : "[96]", "previouslyFormattedCitation" : "[96]" }, "properties" : {  }, "schema" : "https://github.com/citation-style-language/schema/raw/master/csl-citation.json" }</w:instrText>
      </w:r>
      <w:r w:rsidR="00642105">
        <w:fldChar w:fldCharType="separate"/>
      </w:r>
      <w:r w:rsidR="006D33D4" w:rsidRPr="006D33D4">
        <w:rPr>
          <w:noProof/>
        </w:rPr>
        <w:t>[96]</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6D33D4">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97]", "plainTextFormattedCitation" : "[97]", "previouslyFormattedCitation" : "[97]" }, "properties" : {  }, "schema" : "https://github.com/citation-style-language/schema/raw/master/csl-citation.json" }</w:instrText>
      </w:r>
      <w:r w:rsidR="00642105">
        <w:fldChar w:fldCharType="separate"/>
      </w:r>
      <w:r w:rsidR="006D33D4" w:rsidRPr="006D33D4">
        <w:rPr>
          <w:noProof/>
        </w:rPr>
        <w:t>[97]</w:t>
      </w:r>
      <w:r w:rsidR="00642105">
        <w:fldChar w:fldCharType="end"/>
      </w:r>
      <w:r w:rsidR="00642105">
        <w:t>.</w:t>
      </w:r>
    </w:p>
    <w:p w14:paraId="1935836C" w14:textId="32B45668" w:rsidR="003B0EA3" w:rsidRDefault="00A50761" w:rsidP="00E5309C">
      <w:pPr>
        <w:pStyle w:val="BodyText"/>
      </w:pPr>
      <w:r>
        <w:t xml:space="preserve">Probleemiks on peaasendi muutumine jälgimisprotsessi ajal </w:t>
      </w:r>
      <w:r>
        <w:fldChar w:fldCharType="begin" w:fldLock="1"/>
      </w:r>
      <w:r w:rsidR="006D33D4">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98]", "plainTextFormattedCitation" : "[98]", "previouslyFormattedCitation" : "[98]" }, "properties" : {  }, "schema" : "https://github.com/citation-style-language/schema/raw/master/csl-citation.json" }</w:instrText>
      </w:r>
      <w:r>
        <w:fldChar w:fldCharType="separate"/>
      </w:r>
      <w:r w:rsidR="006D33D4" w:rsidRPr="006D33D4">
        <w:rPr>
          <w:noProof/>
        </w:rPr>
        <w:t>[98]</w:t>
      </w:r>
      <w:r>
        <w:fldChar w:fldCharType="end"/>
      </w:r>
      <w:r w:rsidR="000646EE">
        <w:t xml:space="preserve"> </w:t>
      </w:r>
      <w:r w:rsidR="000646EE">
        <w:fldChar w:fldCharType="begin" w:fldLock="1"/>
      </w:r>
      <w:r w:rsidR="006D33D4">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99]", "plainTextFormattedCitation" : "[99]", "previouslyFormattedCitation" : "[99]" }, "properties" : {  }, "schema" : "https://github.com/citation-style-language/schema/raw/master/csl-citation.json" }</w:instrText>
      </w:r>
      <w:r w:rsidR="000646EE">
        <w:fldChar w:fldCharType="separate"/>
      </w:r>
      <w:r w:rsidR="006D33D4" w:rsidRPr="006D33D4">
        <w:rPr>
          <w:noProof/>
        </w:rPr>
        <w:t>[99]</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6D33D4">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00]", "plainTextFormattedCitation" : "[100]", "previouslyFormattedCitation" : "[100]" }, "properties" : {  }, "schema" : "https://github.com/citation-style-language/schema/raw/master/csl-citation.json" }</w:instrText>
      </w:r>
      <w:r w:rsidR="00B0043D">
        <w:fldChar w:fldCharType="separate"/>
      </w:r>
      <w:r w:rsidR="006D33D4" w:rsidRPr="006D33D4">
        <w:rPr>
          <w:noProof/>
        </w:rPr>
        <w:t>[100]</w:t>
      </w:r>
      <w:r w:rsidR="00B0043D">
        <w:fldChar w:fldCharType="end"/>
      </w:r>
      <w:r w:rsidR="0046396B">
        <w:t xml:space="preserve"> ja </w:t>
      </w:r>
      <w:r w:rsidR="00651E91">
        <w:t xml:space="preserve">Cheung et Peng </w:t>
      </w:r>
      <w:r w:rsidR="00651E91">
        <w:fldChar w:fldCharType="begin" w:fldLock="1"/>
      </w:r>
      <w:r w:rsidR="006D33D4">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6]", "plainTextFormattedCitation" : "[96]", "previouslyFormattedCitation" : "[96]" }, "properties" : {  }, "schema" : "https://github.com/citation-style-language/schema/raw/master/csl-citation.json" }</w:instrText>
      </w:r>
      <w:r w:rsidR="00651E91">
        <w:fldChar w:fldCharType="separate"/>
      </w:r>
      <w:r w:rsidR="006D33D4" w:rsidRPr="006D33D4">
        <w:rPr>
          <w:noProof/>
        </w:rPr>
        <w:t>[96]</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tundlik 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lastRenderedPageBreak/>
        <w:t xml:space="preserve">heledustasemete reguleerimist </w:t>
      </w:r>
      <w:commentRangeStart w:id="65"/>
      <w:r w:rsidR="00651E91">
        <w:t>histogramm</w:t>
      </w:r>
      <w:r w:rsidR="00F97C2B">
        <w:t xml:space="preserve">ide </w:t>
      </w:r>
      <w:commentRangeEnd w:id="65"/>
      <w:r w:rsidR="00F97C2B">
        <w:rPr>
          <w:rStyle w:val="CommentReference"/>
        </w:rPr>
        <w:commentReference w:id="65"/>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muutuse (kuni 15 kraadi)</w:t>
      </w:r>
      <w:r w:rsidR="002905CD">
        <w:t xml:space="preserve"> ja staatilise näoilme korral saavutati ligikaudu 2.27 kraadine täpsus. </w:t>
      </w:r>
    </w:p>
    <w:p w14:paraId="24503158" w14:textId="20EB4593"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6D33D4">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99]", "plainTextFormattedCitation" : "[99]", "previouslyFormattedCitation" : "[99]" }, "properties" : {  }, "schema" : "https://github.com/citation-style-language/schema/raw/master/csl-citation.json" }</w:instrText>
      </w:r>
      <w:r>
        <w:fldChar w:fldCharType="separate"/>
      </w:r>
      <w:r w:rsidR="006D33D4" w:rsidRPr="006D33D4">
        <w:rPr>
          <w:noProof/>
        </w:rPr>
        <w:t>[99]</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6D33D4">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6]", "plainTextFormattedCitation" : "[96]", "previouslyFormattedCitation" : "[96]" }, "properties" : {  }, "schema" : "https://github.com/citation-style-language/schema/raw/master/csl-citation.json" }</w:instrText>
      </w:r>
      <w:r w:rsidR="0046396B">
        <w:fldChar w:fldCharType="separate"/>
      </w:r>
      <w:r w:rsidR="006D33D4" w:rsidRPr="006D33D4">
        <w:rPr>
          <w:noProof/>
        </w:rPr>
        <w:t>[96]</w:t>
      </w:r>
      <w:r w:rsidR="0046396B">
        <w:fldChar w:fldCharType="end"/>
      </w:r>
      <w:r w:rsidR="0046396B">
        <w:t>.</w:t>
      </w:r>
      <w:r w:rsidR="00233042">
        <w:t xml:space="preserve"> Kindlasti nõuavad pilgujälgimisrakendused eelnevat kalibreerimist, et kasutaja pilgu suunda korrektselt jälgida.</w:t>
      </w:r>
    </w:p>
    <w:p w14:paraId="6DF7636F" w14:textId="64858B97"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6D33D4">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01]", "plainTextFormattedCitation" : "[101]", "previouslyFormattedCitation" : "[101]" }, "properties" : {  }, "schema" : "https://github.com/citation-style-language/schema/raw/master/csl-citation.json" }</w:instrText>
      </w:r>
      <w:r>
        <w:fldChar w:fldCharType="separate"/>
      </w:r>
      <w:r w:rsidR="006D33D4" w:rsidRPr="006D33D4">
        <w:rPr>
          <w:noProof/>
        </w:rPr>
        <w:t>[101]</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54724DFB"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6D33D4">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02]", "plainTextFormattedCitation" : "[102]", "previouslyFormattedCitation" : "[102]" }, "properties" : {  }, "schema" : "https://github.com/citation-style-language/schema/raw/master/csl-citation.json" }</w:instrText>
      </w:r>
      <w:r>
        <w:fldChar w:fldCharType="separate"/>
      </w:r>
      <w:r w:rsidR="006D33D4" w:rsidRPr="006D33D4">
        <w:rPr>
          <w:noProof/>
        </w:rPr>
        <w:t>[102]</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0AFB6A8A" w:rsidR="0019797D" w:rsidRDefault="0019797D" w:rsidP="00E5309C">
      <w:pPr>
        <w:pStyle w:val="BodyText"/>
      </w:pPr>
      <w:r>
        <w:t xml:space="preserve">Eririistvarata on pilgujälgimist uurinud Sewell ja Komogortsev </w:t>
      </w:r>
      <w:r>
        <w:fldChar w:fldCharType="begin" w:fldLock="1"/>
      </w:r>
      <w:r w:rsidR="006D33D4">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03]", "plainTextFormattedCitation" : "[103]", "previouslyFormattedCitation" : "[103]" }, "properties" : {  }, "schema" : "https://github.com/citation-style-language/schema/raw/master/csl-citation.json" }</w:instrText>
      </w:r>
      <w:r>
        <w:fldChar w:fldCharType="separate"/>
      </w:r>
      <w:r w:rsidR="006D33D4" w:rsidRPr="006D33D4">
        <w:rPr>
          <w:noProof/>
        </w:rPr>
        <w:t>[103]</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lastRenderedPageBreak/>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mitte ei lase variisikul eksamit enda 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66" w:name="_Toc508364844"/>
      <w:r>
        <w:t>Välise lisaekraani keelamine</w:t>
      </w:r>
      <w:bookmarkEnd w:id="66"/>
    </w:p>
    <w:p w14:paraId="40447236" w14:textId="27E6AD30"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võimalik kasutada funktsiooni EnumDisplayMonitors </w:t>
      </w:r>
      <w:r w:rsidR="00632991">
        <w:fldChar w:fldCharType="begin" w:fldLock="1"/>
      </w:r>
      <w:r w:rsidR="006D33D4">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04]", "plainTextFormattedCitation" : "[104]", "previouslyFormattedCitation" : "[104]" }, "properties" : {  }, "schema" : "https://github.com/citation-style-language/schema/raw/master/csl-citation.json" }</w:instrText>
      </w:r>
      <w:r w:rsidR="00632991">
        <w:fldChar w:fldCharType="separate"/>
      </w:r>
      <w:r w:rsidR="006D33D4" w:rsidRPr="006D33D4">
        <w:rPr>
          <w:noProof/>
        </w:rPr>
        <w:t>[104]</w:t>
      </w:r>
      <w:r w:rsidR="00632991">
        <w:fldChar w:fldCharType="end"/>
      </w:r>
      <w:r w:rsidR="00632991">
        <w:t xml:space="preserve"> või EnumDisplayDevices </w:t>
      </w:r>
      <w:r w:rsidR="00632991">
        <w:fldChar w:fldCharType="begin" w:fldLock="1"/>
      </w:r>
      <w:r w:rsidR="006D33D4">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05]", "plainTextFormattedCitation" : "[105]", "previouslyFormattedCitation" : "[105]" }, "properties" : {  }, "schema" : "https://github.com/citation-style-language/schema/raw/master/csl-citation.json" }</w:instrText>
      </w:r>
      <w:r w:rsidR="00632991">
        <w:fldChar w:fldCharType="separate"/>
      </w:r>
      <w:r w:rsidR="006D33D4" w:rsidRPr="006D33D4">
        <w:rPr>
          <w:noProof/>
        </w:rPr>
        <w:t>[105]</w:t>
      </w:r>
      <w:r w:rsidR="00632991">
        <w:fldChar w:fldCharType="end"/>
      </w:r>
      <w:r w:rsidR="00AE526A">
        <w:t xml:space="preserve"> ja Linuxil </w:t>
      </w:r>
      <w:r w:rsidR="00953B8A">
        <w:t xml:space="preserve">tööriista xrandr </w:t>
      </w:r>
      <w:r w:rsidR="00953B8A">
        <w:fldChar w:fldCharType="begin" w:fldLock="1"/>
      </w:r>
      <w:r w:rsidR="006D33D4">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06]", "plainTextFormattedCitation" : "[106]", "previouslyFormattedCitation" : "[106]" }, "properties" : {  }, "schema" : "https://github.com/citation-style-language/schema/raw/master/csl-citation.json" }</w:instrText>
      </w:r>
      <w:r w:rsidR="00953B8A">
        <w:fldChar w:fldCharType="separate"/>
      </w:r>
      <w:r w:rsidR="006D33D4" w:rsidRPr="006D33D4">
        <w:rPr>
          <w:noProof/>
        </w:rPr>
        <w:t>[106]</w:t>
      </w:r>
      <w:r w:rsidR="00953B8A">
        <w:fldChar w:fldCharType="end"/>
      </w:r>
      <w:r w:rsidR="00632991">
        <w:t>.</w:t>
      </w:r>
    </w:p>
    <w:p w14:paraId="37C93E9E" w14:textId="665E9285" w:rsidR="00E5309C" w:rsidRDefault="00E5309C" w:rsidP="00E5309C">
      <w:pPr>
        <w:pStyle w:val="Heading2"/>
      </w:pPr>
      <w:bookmarkStart w:id="67" w:name="_Toc506555577"/>
      <w:bookmarkStart w:id="68" w:name="_Toc508364845"/>
      <w:bookmarkStart w:id="69" w:name="_Ref510613389"/>
      <w:r>
        <w:lastRenderedPageBreak/>
        <w:t>Väliste rakenduste keelamine</w:t>
      </w:r>
      <w:bookmarkEnd w:id="67"/>
      <w:bookmarkEnd w:id="68"/>
      <w:bookmarkEnd w:id="69"/>
    </w:p>
    <w:p w14:paraId="2EC4423C" w14:textId="089645CE"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6D33D4">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07]", "plainTextFormattedCitation" : "[107]", "previouslyFormattedCitation" : "[107]" }, "properties" : {  }, "schema" : "https://github.com/citation-style-language/schema/raw/master/csl-citation.json" }</w:instrText>
      </w:r>
      <w:r w:rsidR="00610198">
        <w:fldChar w:fldCharType="separate"/>
      </w:r>
      <w:r w:rsidR="006D33D4" w:rsidRPr="006D33D4">
        <w:rPr>
          <w:noProof/>
        </w:rPr>
        <w:t>[107]</w:t>
      </w:r>
      <w:r w:rsidR="00610198">
        <w:fldChar w:fldCharType="end"/>
      </w:r>
      <w:r w:rsidR="00610198">
        <w:t xml:space="preserve"> või Safe Exam Browser </w:t>
      </w:r>
      <w:r w:rsidR="00610198">
        <w:fldChar w:fldCharType="begin" w:fldLock="1"/>
      </w:r>
      <w:r w:rsidR="006D33D4">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08]", "plainTextFormattedCitation" : "[108]", "previouslyFormattedCitation" : "[108]" }, "properties" : {  }, "schema" : "https://github.com/citation-style-language/schema/raw/master/csl-citation.json" }</w:instrText>
      </w:r>
      <w:r w:rsidR="00610198">
        <w:fldChar w:fldCharType="separate"/>
      </w:r>
      <w:r w:rsidR="006D33D4" w:rsidRPr="006D33D4">
        <w:rPr>
          <w:noProof/>
        </w:rPr>
        <w:t>[108]</w:t>
      </w:r>
      <w:r w:rsidR="00610198">
        <w:fldChar w:fldCharType="end"/>
      </w:r>
      <w:r w:rsidR="00186F83">
        <w:t xml:space="preserve">, kuid kaaluda võib ka spetsiaalset CD-lt käivituvat lukustussüsteemi </w:t>
      </w:r>
      <w:r w:rsidR="00186F83">
        <w:fldChar w:fldCharType="begin" w:fldLock="1"/>
      </w:r>
      <w:r w:rsidR="00A07BB9">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24]", "plainTextFormattedCitation" : "[24]", "previouslyFormattedCitation" : "[24]" }, "properties" : {  }, "schema" : "https://github.com/citation-style-language/schema/raw/master/csl-citation.json" }</w:instrText>
      </w:r>
      <w:r w:rsidR="00186F83">
        <w:fldChar w:fldCharType="separate"/>
      </w:r>
      <w:r w:rsidR="00A07BB9" w:rsidRPr="00A07BB9">
        <w:rPr>
          <w:noProof/>
        </w:rPr>
        <w:t>[24]</w:t>
      </w:r>
      <w:r w:rsidR="00186F83">
        <w:fldChar w:fldCharType="end"/>
      </w:r>
    </w:p>
    <w:p w14:paraId="25967E73" w14:textId="6D140D6F"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70"/>
      <w:r w:rsidR="00514131">
        <w:t xml:space="preserve">operatsioonisüsteemi </w:t>
      </w:r>
      <w:commentRangeEnd w:id="70"/>
      <w:r w:rsidR="00514131">
        <w:rPr>
          <w:rStyle w:val="CommentReference"/>
        </w:rPr>
        <w:commentReference w:id="70"/>
      </w:r>
      <w:r w:rsidR="00514131">
        <w:t>API-lt</w:t>
      </w:r>
      <w:r w:rsidR="008C7302">
        <w:t xml:space="preserve">, on avastustäpsus 100% </w:t>
      </w:r>
      <w:r w:rsidR="008C7302">
        <w:fldChar w:fldCharType="begin" w:fldLock="1"/>
      </w:r>
      <w:r w:rsidR="006D33D4">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09]", "plainTextFormattedCitation" : "[109]", "previouslyFormattedCitation" : "[109]" }, "properties" : {  }, "schema" : "https://github.com/citation-style-language/schema/raw/master/csl-citation.json" }</w:instrText>
      </w:r>
      <w:r w:rsidR="008C7302">
        <w:fldChar w:fldCharType="separate"/>
      </w:r>
      <w:r w:rsidR="006D33D4" w:rsidRPr="006D33D4">
        <w:rPr>
          <w:noProof/>
        </w:rPr>
        <w:t>[109]</w:t>
      </w:r>
      <w:r w:rsidR="008C7302">
        <w:fldChar w:fldCharType="end"/>
      </w:r>
      <w:r w:rsidR="008C7302">
        <w:t>.</w:t>
      </w:r>
    </w:p>
    <w:p w14:paraId="2038D97A" w14:textId="093B8491"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nii, et eksami läbiviija poolt loetletud veebilehekülgedele ligipääs puudub. </w:t>
      </w:r>
      <w:r w:rsidR="007F2DC5">
        <w:t xml:space="preserve">Lisaks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0BAF9473" w:rsidR="006D795A" w:rsidRDefault="006D795A" w:rsidP="00E5309C">
      <w:pPr>
        <w:pStyle w:val="BodyText"/>
      </w:pPr>
      <w:r>
        <w:lastRenderedPageBreak/>
        <w:t xml:space="preserve">Lukustusbrauserit saaks petta, kui lokaalses masinas jooksutada virtuaalmasinat, milles omakorda käivitada lukustusbrauser, milles avaneb RangeForce test. Nii oleksid 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6D33D4">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10]", "plainTextFormattedCitation" : "[110]", "previouslyFormattedCitation" : "[110]" }, "properties" : {  }, "schema" : "https://github.com/citation-style-language/schema/raw/master/csl-citation.json" }</w:instrText>
      </w:r>
      <w:r w:rsidR="00784D36">
        <w:fldChar w:fldCharType="separate"/>
      </w:r>
      <w:r w:rsidR="006D33D4" w:rsidRPr="006D33D4">
        <w:rPr>
          <w:noProof/>
        </w:rPr>
        <w:t>[110]</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6D33D4">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11]", "plainTextFormattedCitation" : "[111]", "previouslyFormattedCitation" : "[111]" }, "properties" : {  }, "schema" : "https://github.com/citation-style-language/schema/raw/master/csl-citation.json" }</w:instrText>
      </w:r>
      <w:r w:rsidR="008D4C87">
        <w:fldChar w:fldCharType="separate"/>
      </w:r>
      <w:r w:rsidR="006D33D4" w:rsidRPr="006D33D4">
        <w:rPr>
          <w:noProof/>
        </w:rPr>
        <w:t>[111]</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6D33D4">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12]", "plainTextFormattedCitation" : "[112]", "previouslyFormattedCitation" : "[112]" }, "properties" : {  }, "schema" : "https://github.com/citation-style-language/schema/raw/master/csl-citation.json" }</w:instrText>
      </w:r>
      <w:r w:rsidR="00D728CE">
        <w:fldChar w:fldCharType="separate"/>
      </w:r>
      <w:r w:rsidR="006D33D4" w:rsidRPr="006D33D4">
        <w:rPr>
          <w:noProof/>
        </w:rPr>
        <w:t>[112]</w:t>
      </w:r>
      <w:r w:rsidR="00D728CE">
        <w:fldChar w:fldCharType="end"/>
      </w:r>
      <w:r w:rsidR="009A2BD5">
        <w:t xml:space="preserve"> ja ajatempleid </w:t>
      </w:r>
      <w:r w:rsidR="009A2BD5">
        <w:fldChar w:fldCharType="begin" w:fldLock="1"/>
      </w:r>
      <w:r w:rsidR="006D33D4">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13]", "plainTextFormattedCitation" : "[113]", "previouslyFormattedCitation" : "[113]" }, "properties" : {  }, "schema" : "https://github.com/citation-style-language/schema/raw/master/csl-citation.json" }</w:instrText>
      </w:r>
      <w:r w:rsidR="009A2BD5">
        <w:fldChar w:fldCharType="separate"/>
      </w:r>
      <w:r w:rsidR="006D33D4" w:rsidRPr="006D33D4">
        <w:rPr>
          <w:noProof/>
        </w:rPr>
        <w:t>[113]</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71" w:name="_Toc506555578"/>
      <w:bookmarkStart w:id="72" w:name="_Toc508364846"/>
      <w:bookmarkStart w:id="73" w:name="_Ref510553262"/>
      <w:r>
        <w:t>Ruumi helianalüüs</w:t>
      </w:r>
      <w:bookmarkEnd w:id="71"/>
      <w:bookmarkEnd w:id="72"/>
      <w:bookmarkEnd w:id="73"/>
    </w:p>
    <w:p w14:paraId="176E5EF1" w14:textId="77777777" w:rsidR="009E70F0" w:rsidRDefault="00314C46" w:rsidP="00E5309C">
      <w:pPr>
        <w:pStyle w:val="BodyText"/>
      </w:pPr>
      <w:r>
        <w:t>Kui arvutipõhine suhtlus erinevate ekraanijagamise ja suhtlusprogrammide abil on keelatud, tuleks kontrollida ka seda, et infoedastus ei toimuks suuliselt või muude 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21A6DC70" w:rsidR="00E5309C" w:rsidRDefault="009E70F0" w:rsidP="00E5309C">
      <w:pPr>
        <w:pStyle w:val="BodyText"/>
      </w:pPr>
      <w:r>
        <w:t>Kõnetuvastust võivad häirida muud ruumis esinevad helid, nagu tooli liikumine, klahvivajutuste heli</w:t>
      </w:r>
      <w:r w:rsidR="005E046C">
        <w:t xml:space="preserve">, hingamine, köhimine. Selleks, et iga vähimgi heli </w:t>
      </w:r>
      <w:r w:rsidR="005E046C">
        <w:lastRenderedPageBreak/>
        <w:t>kõnetuvastussüsteemi ei käivitaks, võib analüüsida heli valjudust, sagedust või kestust ja süsteemi eelnevalt positiivsete (kõne</w:t>
      </w:r>
      <w:r w:rsidR="00512F96">
        <w:t>, sosistamine</w:t>
      </w:r>
      <w:r w:rsidR="005E046C">
        <w:t xml:space="preserve">) ja negatiivsete (hingamine, köhimine, </w:t>
      </w:r>
      <w:r w:rsidR="00320B5B">
        <w:t>konditsioneer, linnaliiklus</w:t>
      </w:r>
      <w:r w:rsidR="005E046C">
        <w:t xml:space="preserve">) näidistega treenida </w:t>
      </w:r>
      <w:r w:rsidR="005E046C">
        <w:fldChar w:fldCharType="begin" w:fldLock="1"/>
      </w:r>
      <w:r w:rsidR="006D33D4">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09]", "plainTextFormattedCitation" : "[109]", "previouslyFormattedCitation" : "[109]" }, "properties" : {  }, "schema" : "https://github.com/citation-style-language/schema/raw/master/csl-citation.json" }</w:instrText>
      </w:r>
      <w:r w:rsidR="005E046C">
        <w:fldChar w:fldCharType="separate"/>
      </w:r>
      <w:r w:rsidR="006D33D4" w:rsidRPr="006D33D4">
        <w:rPr>
          <w:noProof/>
        </w:rPr>
        <w:t>[109]</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74" w:name="_Toc508364847"/>
      <w:r>
        <w:t>Ruumi pildianalüüs</w:t>
      </w:r>
      <w:bookmarkEnd w:id="74"/>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7DB5F50E"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6D33D4">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64], [91]", "plainTextFormattedCitation" : "[64], [91]", "previouslyFormattedCitation" : "[64], [91]" }, "properties" : {  }, "schema" : "https://github.com/citation-style-language/schema/raw/master/csl-citation.json" }</w:instrText>
      </w:r>
      <w:r w:rsidR="00E50326">
        <w:fldChar w:fldCharType="separate"/>
      </w:r>
      <w:r w:rsidR="006D33D4" w:rsidRPr="006D33D4">
        <w:rPr>
          <w:noProof/>
        </w:rPr>
        <w:t>[64], [91]</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422194CC" w:rsidR="008C7302" w:rsidRDefault="008C7302" w:rsidP="00E5309C">
      <w:pPr>
        <w:pStyle w:val="BodyText"/>
      </w:pPr>
      <w:r>
        <w:lastRenderedPageBreak/>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6D33D4">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09]", "plainTextFormattedCitation" : "[109]", "previouslyFormattedCitation" : "[109]" }, "properties" : {  }, "schema" : "https://github.com/citation-style-language/schema/raw/master/csl-citation.json" }</w:instrText>
      </w:r>
      <w:r w:rsidR="004C1C8E">
        <w:fldChar w:fldCharType="separate"/>
      </w:r>
      <w:r w:rsidR="006D33D4" w:rsidRPr="006D33D4">
        <w:rPr>
          <w:noProof/>
        </w:rPr>
        <w:t>[109]</w:t>
      </w:r>
      <w:r w:rsidR="004C1C8E">
        <w:fldChar w:fldCharType="end"/>
      </w:r>
      <w:r w:rsidR="004C1C8E">
        <w:t xml:space="preserve">, 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r>
        <w:t>Muu</w:t>
      </w:r>
    </w:p>
    <w:p w14:paraId="0C6B3A4F" w14:textId="28D64200" w:rsidR="0056473F" w:rsidRDefault="0056473F" w:rsidP="0056473F">
      <w:pPr>
        <w:pStyle w:val="BodyText"/>
      </w:pPr>
      <w:r>
        <w:t xml:space="preserve">Jälgides IP-aadresse, millelt sisseastumiseksamit lahendatakse, on võimalik välistada eksami lahendamise teenus </w:t>
      </w:r>
      <w:r>
        <w:fldChar w:fldCharType="begin" w:fldLock="1"/>
      </w:r>
      <w:r w:rsidR="006D33D4">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14]", "plainTextFormattedCitation" : "[114]", "previouslyFormattedCitation" : "[114]" }, "properties" : {  }, "schema" : "https://github.com/citation-style-language/schema/raw/master/csl-citation.json" }</w:instrText>
      </w:r>
      <w:r>
        <w:fldChar w:fldCharType="separate"/>
      </w:r>
      <w:r w:rsidR="006D33D4" w:rsidRPr="006D33D4">
        <w:rPr>
          <w:noProof/>
        </w:rPr>
        <w:t>[114]</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77777777" w:rsidR="0056473F" w:rsidRDefault="0056473F" w:rsidP="0056473F">
      <w:pPr>
        <w:pStyle w:val="BodyText"/>
      </w:pPr>
      <w:r>
        <w:t>Võimalik on analüüsida ka testi sooritamiseks kulunud aega. Kui see on liiga lühike, oli ülesanne tõenäoliselt enne teada ja läbi lahendatud</w:t>
      </w:r>
      <w:r w:rsidR="00342EF9">
        <w:t>.</w:t>
      </w:r>
    </w:p>
    <w:p w14:paraId="74279D3C" w14:textId="4AE7C16A" w:rsidR="004866BE" w:rsidRPr="00342EF9" w:rsidRDefault="004866BE" w:rsidP="0056473F">
      <w:pPr>
        <w:pStyle w:val="BodyText"/>
        <w:rPr>
          <w:lang w:val="en-GB"/>
        </w:rPr>
        <w:sectPr w:rsidR="004866BE" w:rsidRPr="00342EF9" w:rsidSect="003C451D">
          <w:footnotePr>
            <w:numRestart w:val="eachPage"/>
          </w:footnotePr>
          <w:pgSz w:w="11907" w:h="16840" w:code="9"/>
          <w:pgMar w:top="1418" w:right="1701" w:bottom="1418" w:left="1701" w:header="709" w:footer="851" w:gutter="0"/>
          <w:cols w:space="708"/>
        </w:sectPr>
      </w:pPr>
      <w:r w:rsidRPr="004866BE">
        <w:rPr>
          <w:highlight w:val="yellow"/>
        </w:rPr>
        <w:t>Honey pot</w:t>
      </w:r>
    </w:p>
    <w:p w14:paraId="3C4CEA89" w14:textId="629E0E35" w:rsidR="0022332E" w:rsidRDefault="003C4529" w:rsidP="003C4529">
      <w:pPr>
        <w:pStyle w:val="Heading1"/>
      </w:pPr>
      <w:r>
        <w:lastRenderedPageBreak/>
        <w:t>Sobiv süsteem/lahendus</w:t>
      </w:r>
    </w:p>
    <w:p w14:paraId="6493E177" w14:textId="3FAAD321" w:rsidR="003C4529" w:rsidRDefault="003C4529" w:rsidP="003C4529">
      <w:pPr>
        <w:pStyle w:val="BodyText"/>
      </w:pPr>
      <w:r>
        <w:t>asd</w:t>
      </w:r>
    </w:p>
    <w:p w14:paraId="2189BAEB" w14:textId="7345A39B" w:rsidR="00553811" w:rsidRDefault="00553811" w:rsidP="007B11DB">
      <w:pPr>
        <w:pStyle w:val="BodyText"/>
        <w:numPr>
          <w:ilvl w:val="0"/>
          <w:numId w:val="8"/>
        </w:numPr>
      </w:pPr>
      <w:r>
        <w:t xml:space="preserve">Pidev: Süsteemi töös ei tohiks esineda nii pikki pause, et võimaldada olukord, kus toimub kehastusrünnak ehk eksamit </w:t>
      </w:r>
      <w:r w:rsidR="00703F87">
        <w:t xml:space="preserve">või selle osa </w:t>
      </w:r>
      <w:r>
        <w:t>sooritab eksaminandi eest variisik.</w:t>
      </w:r>
    </w:p>
    <w:p w14:paraId="17727A66" w14:textId="4E83636A" w:rsidR="003C4529" w:rsidRDefault="003C4529" w:rsidP="007B11DB">
      <w:pPr>
        <w:pStyle w:val="BodyText"/>
        <w:numPr>
          <w:ilvl w:val="0"/>
          <w:numId w:val="8"/>
        </w:numPr>
      </w:pPr>
      <w:r>
        <w:t>Kasutatavus: Süsteem ei tohiks segada kasutaja tööjärge, küsides temalt pidevalt aktiivset autentimist</w:t>
      </w:r>
      <w:r w:rsidR="007B5E8E">
        <w:t>, ega lõpetada tööd iga pidevautentimises esineva väikse kõrvalekalde peale</w:t>
      </w:r>
      <w:r>
        <w:t>.</w:t>
      </w:r>
    </w:p>
    <w:p w14:paraId="03ABFA07" w14:textId="5E775BD4" w:rsidR="003C4529" w:rsidRDefault="003C4529" w:rsidP="007B11DB">
      <w:pPr>
        <w:pStyle w:val="BodyText"/>
        <w:numPr>
          <w:ilvl w:val="0"/>
          <w:numId w:val="8"/>
        </w:numPr>
      </w:pPr>
      <w:r>
        <w:t xml:space="preserve">Turvalisus: </w:t>
      </w:r>
      <w:r w:rsidR="00DD162D">
        <w:t>Multimodaalne</w:t>
      </w:r>
      <w:r w:rsidR="0069619A">
        <w:t>, kombineeritud</w:t>
      </w:r>
      <w:r w:rsidR="00DD162D">
        <w:t xml:space="preserve">. Pidev/perioodiline </w:t>
      </w:r>
      <w:r w:rsidR="008E27D7">
        <w:t>kasutaja</w:t>
      </w:r>
      <w:r w:rsidR="00DD162D">
        <w:t>tuvastus.</w:t>
      </w:r>
    </w:p>
    <w:p w14:paraId="18985095" w14:textId="45DEF6B2" w:rsidR="00760F58" w:rsidRDefault="003C4529" w:rsidP="00760F58">
      <w:pPr>
        <w:pStyle w:val="BodyText"/>
        <w:numPr>
          <w:ilvl w:val="0"/>
          <w:numId w:val="8"/>
        </w:numPr>
      </w:pPr>
      <w:r>
        <w:t>Maksumus: Süsteem peaks olema implementeeritav käepäraste standartsete vahenditega, nagu personaalarvuti, veebikaamera, klaviatuur, hiir, mille olemasolu või ostmist võib kasutajalt eeldada.</w:t>
      </w:r>
    </w:p>
    <w:p w14:paraId="15AAF285" w14:textId="22977016" w:rsidR="00CC63F7" w:rsidRDefault="00CC63F7" w:rsidP="00760F58">
      <w:pPr>
        <w:pStyle w:val="BodyText"/>
        <w:numPr>
          <w:ilvl w:val="0"/>
          <w:numId w:val="8"/>
        </w:numPr>
      </w:pPr>
      <w:r>
        <w:t xml:space="preserve">Jõudlus: Videovoo pidev ülekanne serveripoolele koormab ühendust. Parem edastada perioodiliselt pildistatud kaadreid ja analüüsida neid, sest </w:t>
      </w:r>
      <w:r w:rsidR="00690594">
        <w:t>kui ajaraam on piisavalt väike, ei jõua midagi kriitilist juhtuda.</w:t>
      </w:r>
    </w:p>
    <w:p w14:paraId="2319F165" w14:textId="17234329" w:rsidR="002D681B" w:rsidRDefault="00760F58" w:rsidP="00760F58">
      <w:pPr>
        <w:pStyle w:val="BodyText"/>
      </w:pPr>
      <w:r>
        <w:t xml:space="preserve">Süsteem võiks anda märku, kui kasutaja nägu kaob kaadrist või kui silmad pole pikemat aega ekraanile fokusseerunud.  </w:t>
      </w:r>
    </w:p>
    <w:p w14:paraId="46172FCE" w14:textId="3E81722B" w:rsidR="002D681B" w:rsidRDefault="002D681B" w:rsidP="00760F58">
      <w:pPr>
        <w:pStyle w:val="BodyText"/>
      </w:pPr>
      <w:r>
        <w:t xml:space="preserve">Kindlasti ei  tohiks eksaminandilt nõuda eririistvara, nagu näiteks autonoomse järelevalveroboti </w:t>
      </w:r>
      <w:r>
        <w:fldChar w:fldCharType="begin" w:fldLock="1"/>
      </w:r>
      <w:r w:rsidR="006D33D4">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115]", "plainTextFormattedCitation" : "[115]", "previouslyFormattedCitation" : "[115]" }, "properties" : {  }, "schema" : "https://github.com/citation-style-language/schema/raw/master/csl-citation.json" }</w:instrText>
      </w:r>
      <w:r>
        <w:fldChar w:fldCharType="separate"/>
      </w:r>
      <w:r w:rsidR="006D33D4" w:rsidRPr="006D33D4">
        <w:rPr>
          <w:noProof/>
        </w:rPr>
        <w:t>[115]</w:t>
      </w:r>
      <w:r>
        <w:fldChar w:fldCharType="end"/>
      </w:r>
      <w:r w:rsidR="001D0C85">
        <w:t>,</w:t>
      </w:r>
      <w:r>
        <w:t xml:space="preserve"> ostmist.</w:t>
      </w:r>
    </w:p>
    <w:p w14:paraId="313BDECA" w14:textId="77777777" w:rsidR="00920973" w:rsidRDefault="00920973" w:rsidP="00760F58">
      <w:pPr>
        <w:pStyle w:val="BodyText"/>
      </w:pPr>
      <w:r>
        <w:t xml:space="preserve">Usalduskvoot </w:t>
      </w:r>
      <w:r>
        <w:fldChar w:fldCharType="begin" w:fldLock="1"/>
      </w:r>
      <w:r>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1]", "plainTextFormattedCitation" : "[21]", "previouslyFormattedCitation" : "[21]" }, "properties" : {  }, "schema" : "https://github.com/citation-style-language/schema/raw/master/csl-citation.json" }</w:instrText>
      </w:r>
      <w:r>
        <w:fldChar w:fldCharType="separate"/>
      </w:r>
      <w:r w:rsidRPr="00920973">
        <w:rPr>
          <w:noProof/>
        </w:rPr>
        <w:t>[21]</w:t>
      </w:r>
      <w:r>
        <w:fldChar w:fldCharType="end"/>
      </w:r>
    </w:p>
    <w:p w14:paraId="62FF0F9F" w14:textId="77777777" w:rsidR="00F26072" w:rsidRDefault="00B6635A" w:rsidP="00760F58">
      <w:pPr>
        <w:pStyle w:val="BodyText"/>
      </w:pPr>
      <w:r>
        <w:t xml:space="preserve">Kui tuvastus toimub serveripoolel, on klientseadme töökoormus minimaalne </w:t>
      </w:r>
      <w:r>
        <w:fldChar w:fldCharType="begin" w:fldLock="1"/>
      </w:r>
      <w:r>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1]", "plainTextFormattedCitation" : "[21]", "previouslyFormattedCitation" : "[21]" }, "properties" : {  }, "schema" : "https://github.com/citation-style-language/schema/raw/master/csl-citation.json" }</w:instrText>
      </w:r>
      <w:r>
        <w:fldChar w:fldCharType="separate"/>
      </w:r>
      <w:r w:rsidRPr="00B6635A">
        <w:rPr>
          <w:noProof/>
        </w:rPr>
        <w:t>[21]</w:t>
      </w:r>
      <w:r>
        <w:fldChar w:fldCharType="end"/>
      </w:r>
      <w:r>
        <w:t>.</w:t>
      </w:r>
    </w:p>
    <w:p w14:paraId="1E05063D" w14:textId="2F895399" w:rsidR="00546BBD" w:rsidRPr="003C4529" w:rsidRDefault="00546BBD" w:rsidP="00760F58">
      <w:pPr>
        <w:pStyle w:val="BodyText"/>
        <w:sectPr w:rsidR="00546BBD" w:rsidRPr="003C4529" w:rsidSect="003C451D">
          <w:footnotePr>
            <w:numRestart w:val="eachPage"/>
          </w:footnotePr>
          <w:pgSz w:w="11907" w:h="16840" w:code="9"/>
          <w:pgMar w:top="1418" w:right="1701" w:bottom="1418" w:left="1701" w:header="709" w:footer="851" w:gutter="0"/>
          <w:cols w:space="708"/>
        </w:sectPr>
      </w:pPr>
      <w:r>
        <w:rPr>
          <w:sz w:val="20"/>
          <w:szCs w:val="20"/>
        </w:rPr>
        <w:t>ustrial research. Some of them are mentioned in Section 2 .</w:t>
      </w:r>
      <w:r>
        <w:rPr>
          <w:sz w:val="2"/>
          <w:szCs w:val="2"/>
        </w:rPr>
        <w:t xml:space="preserve"> </w:t>
      </w:r>
      <w:r>
        <w:rPr>
          <w:sz w:val="20"/>
          <w:szCs w:val="20"/>
        </w:rPr>
        <w:t>We identified the following six dimensions for our analysis.</w:t>
      </w:r>
      <w:r>
        <w:rPr>
          <w:sz w:val="2"/>
          <w:szCs w:val="2"/>
        </w:rPr>
        <w:t xml:space="preserve"> </w:t>
      </w:r>
      <w:r>
        <w:rPr>
          <w:rFonts w:ascii="Courier New" w:hAnsi="Courier New" w:cs="Courier New"/>
          <w:sz w:val="14"/>
          <w:szCs w:val="14"/>
        </w:rPr>
        <w:t>•</w:t>
      </w:r>
      <w:r>
        <w:rPr>
          <w:sz w:val="20"/>
          <w:szCs w:val="20"/>
        </w:rPr>
        <w:t>Security : how much it is difficult for impostors to game the</w:t>
      </w:r>
      <w:r>
        <w:rPr>
          <w:sz w:val="2"/>
          <w:szCs w:val="2"/>
        </w:rPr>
        <w:t xml:space="preserve"> </w:t>
      </w:r>
      <w:r>
        <w:rPr>
          <w:sz w:val="20"/>
          <w:szCs w:val="20"/>
        </w:rPr>
        <w:t>system and impersonate a student.</w:t>
      </w:r>
      <w:r>
        <w:rPr>
          <w:sz w:val="2"/>
          <w:szCs w:val="2"/>
        </w:rPr>
        <w:t xml:space="preserve"> </w:t>
      </w:r>
      <w:r>
        <w:rPr>
          <w:rFonts w:ascii="Courier New" w:hAnsi="Courier New" w:cs="Courier New"/>
          <w:sz w:val="14"/>
          <w:szCs w:val="14"/>
        </w:rPr>
        <w:t>•</w:t>
      </w:r>
      <w:r>
        <w:rPr>
          <w:sz w:val="20"/>
          <w:szCs w:val="20"/>
        </w:rPr>
        <w:t>Usability : how much the system disturbs the normal student’s</w:t>
      </w:r>
      <w:r>
        <w:rPr>
          <w:sz w:val="2"/>
          <w:szCs w:val="2"/>
        </w:rPr>
        <w:t xml:space="preserve"> </w:t>
      </w:r>
      <w:r>
        <w:rPr>
          <w:sz w:val="20"/>
          <w:szCs w:val="20"/>
        </w:rPr>
        <w:t>activity to ask specific interactions for recognition purposes.</w:t>
      </w:r>
      <w:r>
        <w:rPr>
          <w:sz w:val="2"/>
          <w:szCs w:val="2"/>
        </w:rPr>
        <w:t xml:space="preserve"> </w:t>
      </w:r>
      <w:r>
        <w:rPr>
          <w:rFonts w:ascii="Courier New" w:hAnsi="Courier New" w:cs="Courier New"/>
          <w:sz w:val="14"/>
          <w:szCs w:val="14"/>
        </w:rPr>
        <w:t>•</w:t>
      </w:r>
      <w:r>
        <w:rPr>
          <w:sz w:val="20"/>
          <w:szCs w:val="20"/>
        </w:rPr>
        <w:t>Efficiency : how much time is required from the system to per-</w:t>
      </w:r>
      <w:r>
        <w:rPr>
          <w:rFonts w:ascii="Courier New" w:hAnsi="Courier New" w:cs="Courier New"/>
          <w:sz w:val="16"/>
          <w:szCs w:val="16"/>
        </w:rPr>
        <w:t xml:space="preserve"> </w:t>
      </w:r>
      <w:r>
        <w:rPr>
          <w:sz w:val="20"/>
          <w:szCs w:val="20"/>
        </w:rPr>
        <w:t xml:space="preserve">form and return a </w:t>
      </w:r>
      <w:r>
        <w:rPr>
          <w:sz w:val="20"/>
          <w:szCs w:val="20"/>
        </w:rPr>
        <w:lastRenderedPageBreak/>
        <w:t>recognition response.</w:t>
      </w:r>
      <w:r>
        <w:rPr>
          <w:sz w:val="2"/>
          <w:szCs w:val="2"/>
        </w:rPr>
        <w:t xml:space="preserve"> </w:t>
      </w:r>
      <w:r>
        <w:rPr>
          <w:rFonts w:ascii="Courier New" w:hAnsi="Courier New" w:cs="Courier New"/>
          <w:sz w:val="14"/>
          <w:szCs w:val="14"/>
        </w:rPr>
        <w:t>•</w:t>
      </w:r>
      <w:r>
        <w:rPr>
          <w:sz w:val="20"/>
          <w:szCs w:val="20"/>
        </w:rPr>
        <w:t>Long-Term Stability : how much time the biometrics remain</w:t>
      </w:r>
      <w:r>
        <w:rPr>
          <w:sz w:val="2"/>
          <w:szCs w:val="2"/>
        </w:rPr>
        <w:t xml:space="preserve"> </w:t>
      </w:r>
      <w:r>
        <w:rPr>
          <w:sz w:val="20"/>
          <w:szCs w:val="20"/>
        </w:rPr>
        <w:t>stable for the purpose of authentication.</w:t>
      </w:r>
      <w:r>
        <w:rPr>
          <w:sz w:val="2"/>
          <w:szCs w:val="2"/>
        </w:rPr>
        <w:t xml:space="preserve"> </w:t>
      </w:r>
      <w:r>
        <w:rPr>
          <w:rFonts w:ascii="Courier New" w:hAnsi="Courier New" w:cs="Courier New"/>
          <w:sz w:val="14"/>
          <w:szCs w:val="14"/>
        </w:rPr>
        <w:t>•</w:t>
      </w:r>
      <w:r>
        <w:rPr>
          <w:sz w:val="20"/>
          <w:szCs w:val="20"/>
        </w:rPr>
        <w:t>Device - Agnosticism : the ability of the system to work across</w:t>
      </w:r>
      <w:r>
        <w:rPr>
          <w:sz w:val="2"/>
          <w:szCs w:val="2"/>
        </w:rPr>
        <w:t xml:space="preserve"> </w:t>
      </w:r>
      <w:r>
        <w:rPr>
          <w:sz w:val="20"/>
          <w:szCs w:val="20"/>
        </w:rPr>
        <w:t>various types of device.</w:t>
      </w:r>
      <w:r>
        <w:rPr>
          <w:sz w:val="2"/>
          <w:szCs w:val="2"/>
        </w:rPr>
        <w:t xml:space="preserve"> </w:t>
      </w:r>
      <w:r>
        <w:rPr>
          <w:rFonts w:ascii="Courier New" w:hAnsi="Courier New" w:cs="Courier New"/>
          <w:sz w:val="14"/>
          <w:szCs w:val="14"/>
        </w:rPr>
        <w:t>•</w:t>
      </w:r>
      <w:r>
        <w:rPr>
          <w:sz w:val="20"/>
          <w:szCs w:val="20"/>
        </w:rPr>
        <w:t>Interaction-Agnosticism : the ability of the system to detect</w:t>
      </w:r>
      <w:r>
        <w:rPr>
          <w:sz w:val="2"/>
          <w:szCs w:val="2"/>
        </w:rPr>
        <w:t xml:space="preserve"> </w:t>
      </w:r>
      <w:r>
        <w:rPr>
          <w:sz w:val="20"/>
          <w:szCs w:val="20"/>
        </w:rPr>
        <w:t xml:space="preserve">and authenticate students during different types of interaction </w:t>
      </w:r>
      <w:r>
        <w:rPr>
          <w:sz w:val="20"/>
          <w:szCs w:val="20"/>
        </w:rPr>
        <w:fldChar w:fldCharType="begin" w:fldLock="1"/>
      </w:r>
      <w:r>
        <w:rPr>
          <w:sz w:val="20"/>
          <w:szCs w:val="20"/>
        </w:rPr>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1]", "plainTextFormattedCitation" : "[21]", "previouslyFormattedCitation" : "[21]" }, "properties" : {  }, "schema" : "https://github.com/citation-style-language/schema/raw/master/csl-citation.json" }</w:instrText>
      </w:r>
      <w:r>
        <w:rPr>
          <w:sz w:val="20"/>
          <w:szCs w:val="20"/>
        </w:rPr>
        <w:fldChar w:fldCharType="separate"/>
      </w:r>
      <w:r w:rsidRPr="00546BBD">
        <w:rPr>
          <w:noProof/>
          <w:sz w:val="20"/>
          <w:szCs w:val="20"/>
        </w:rPr>
        <w:t>[21]</w:t>
      </w:r>
      <w:r>
        <w:rPr>
          <w:sz w:val="20"/>
          <w:szCs w:val="20"/>
        </w:rPr>
        <w:fldChar w:fldCharType="end"/>
      </w:r>
    </w:p>
    <w:p w14:paraId="25325F09" w14:textId="50337815" w:rsidR="009F4718" w:rsidRPr="00AE5FF9" w:rsidRDefault="009F4718" w:rsidP="005C5A2A">
      <w:pPr>
        <w:pStyle w:val="Heading1"/>
      </w:pPr>
      <w:r w:rsidRPr="00AE5FF9">
        <w:lastRenderedPageBreak/>
        <w:t>Kokkuvõte</w:t>
      </w:r>
      <w:bookmarkEnd w:id="16"/>
      <w:bookmarkEnd w:id="17"/>
      <w:bookmarkEnd w:id="18"/>
      <w:bookmarkEnd w:id="19"/>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75" w:name="_Toc227485539"/>
      <w:bookmarkStart w:id="76" w:name="_Toc371596369"/>
      <w:bookmarkStart w:id="77" w:name="_Toc437263090"/>
      <w:bookmarkStart w:id="78" w:name="_Toc437856795"/>
      <w:r>
        <w:lastRenderedPageBreak/>
        <w:t>Kasutatud kirjandus</w:t>
      </w:r>
      <w:bookmarkEnd w:id="75"/>
      <w:bookmarkEnd w:id="76"/>
      <w:bookmarkEnd w:id="77"/>
      <w:bookmarkEnd w:id="78"/>
    </w:p>
    <w:p w14:paraId="019071CC" w14:textId="353237DD" w:rsidR="00A07BB9" w:rsidRPr="00A07BB9" w:rsidRDefault="003224C3" w:rsidP="00A07BB9">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A07BB9" w:rsidRPr="00A07BB9">
        <w:rPr>
          <w:noProof/>
        </w:rPr>
        <w:t>[1]</w:t>
      </w:r>
      <w:r w:rsidR="00A07BB9" w:rsidRPr="00A07BB9">
        <w:rPr>
          <w:noProof/>
        </w:rPr>
        <w:tab/>
        <w:t>“DevOps Glossary English-Estonian.” .</w:t>
      </w:r>
    </w:p>
    <w:p w14:paraId="1D6A48C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w:t>
      </w:r>
      <w:r w:rsidRPr="00A07BB9">
        <w:rPr>
          <w:noProof/>
        </w:rPr>
        <w:tab/>
        <w:t>“e-Teatmik: IT ja sidetehnika seletav sõnaraamat.” [Online]. Available: http://vallaste.ee/. [Accessed: 03-Apr-2018].</w:t>
      </w:r>
    </w:p>
    <w:p w14:paraId="1176871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w:t>
      </w:r>
      <w:r w:rsidRPr="00A07BB9">
        <w:rPr>
          <w:noProof/>
        </w:rPr>
        <w:tab/>
        <w:t>“What is an LMS. What LMS means. Definition of a Learning Management System.” [Online]. Available: https://www.easy-lms.com/help/lms-knowledge-center/what-is-an-lms/item10182. [Accessed: 03-Apr-2018].</w:t>
      </w:r>
    </w:p>
    <w:p w14:paraId="0B29FE7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w:t>
      </w:r>
      <w:r w:rsidRPr="00A07BB9">
        <w:rPr>
          <w:noProof/>
        </w:rPr>
        <w:tab/>
        <w:t>IMS Global Learning Consortium, “Learning Tools Interoperability.” [Online]. Available: https://www.imsglobal.org/activity/learning-tools-interoperability. [Accessed: 12-Feb-2018].</w:t>
      </w:r>
    </w:p>
    <w:p w14:paraId="65143A1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w:t>
      </w:r>
      <w:r w:rsidRPr="00A07BB9">
        <w:rPr>
          <w:noProof/>
        </w:rPr>
        <w:tab/>
        <w:t xml:space="preserve">A. M. Kaplan and M. Haenlein, “Higher education and the digital revolution: About MOOCs, SPOCs, social media, and the Cookie Monster,” </w:t>
      </w:r>
      <w:r w:rsidRPr="00A07BB9">
        <w:rPr>
          <w:i/>
          <w:iCs/>
          <w:noProof/>
        </w:rPr>
        <w:t>Bus. Horiz.</w:t>
      </w:r>
      <w:r w:rsidRPr="00A07BB9">
        <w:rPr>
          <w:noProof/>
        </w:rPr>
        <w:t>, vol. 59, no. 4, pp. 441–450, Jul. 2016.</w:t>
      </w:r>
    </w:p>
    <w:p w14:paraId="54065E0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w:t>
      </w:r>
      <w:r w:rsidRPr="00A07BB9">
        <w:rPr>
          <w:noProof/>
        </w:rPr>
        <w:tab/>
        <w:t>“MOOCid | Tartu Ülikool.” [Online]. Available: https://www.ut.ee/et/oppimine/moocid. [Accessed: 03-Apr-2018].</w:t>
      </w:r>
    </w:p>
    <w:p w14:paraId="13526C3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w:t>
      </w:r>
      <w:r w:rsidRPr="00A07BB9">
        <w:rPr>
          <w:noProof/>
        </w:rPr>
        <w:tab/>
        <w:t xml:space="preserve">Y. Taigman, M. Yang, M. Ranzato, and L. Wolf, “DeepFace: Closing the Gap to Human-Level Performance in Face Verification,” in </w:t>
      </w:r>
      <w:r w:rsidRPr="00A07BB9">
        <w:rPr>
          <w:i/>
          <w:iCs/>
          <w:noProof/>
        </w:rPr>
        <w:t>2014 IEEE Conference on Computer Vision and Pattern Recognition</w:t>
      </w:r>
      <w:r w:rsidRPr="00A07BB9">
        <w:rPr>
          <w:noProof/>
        </w:rPr>
        <w:t>, 2014, pp. 1701–1708.</w:t>
      </w:r>
    </w:p>
    <w:p w14:paraId="5C0E57D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w:t>
      </w:r>
      <w:r w:rsidRPr="00A07BB9">
        <w:rPr>
          <w:noProof/>
        </w:rPr>
        <w:tab/>
        <w:t xml:space="preserve">Y. Matsuyama, M. Shozawa, and R. Yokote, “Brain signal׳s low-frequency fits the continuous authentication,” </w:t>
      </w:r>
      <w:r w:rsidRPr="00A07BB9">
        <w:rPr>
          <w:i/>
          <w:iCs/>
          <w:noProof/>
        </w:rPr>
        <w:t>Neurocomputing</w:t>
      </w:r>
      <w:r w:rsidRPr="00A07BB9">
        <w:rPr>
          <w:noProof/>
        </w:rPr>
        <w:t>, vol. 164, pp. 137–143, Sep. 2015.</w:t>
      </w:r>
    </w:p>
    <w:p w14:paraId="2D4DA9F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w:t>
      </w:r>
      <w:r w:rsidRPr="00A07BB9">
        <w:rPr>
          <w:noProof/>
        </w:rPr>
        <w:tab/>
        <w:t>V. Kiisk, “Spektroskoopia alused (loengukonspekt).” Tartu, 2017.</w:t>
      </w:r>
    </w:p>
    <w:p w14:paraId="177EBCD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w:t>
      </w:r>
      <w:r w:rsidRPr="00A07BB9">
        <w:rPr>
          <w:noProof/>
        </w:rPr>
        <w:tab/>
        <w:t xml:space="preserve">“Elektroentsefalograafia | Haiguste ABC - Kliinik.ee.” [Online]. Available: https://www.kliinik.ee/haiguste_abc/elektroentsefalograafia/id-292. [Accessed: </w:t>
      </w:r>
      <w:r w:rsidRPr="00A07BB9">
        <w:rPr>
          <w:noProof/>
        </w:rPr>
        <w:lastRenderedPageBreak/>
        <w:t>03-Apr-2018].</w:t>
      </w:r>
    </w:p>
    <w:p w14:paraId="741FD9A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w:t>
      </w:r>
      <w:r w:rsidRPr="00A07BB9">
        <w:rPr>
          <w:noProof/>
        </w:rPr>
        <w:tab/>
        <w:t>“Tervisenõustamise keskkond - Kliinik.ee.” [Online]. Available: https://www.kliinik.ee/. [Accessed: 03-Apr-2018].</w:t>
      </w:r>
    </w:p>
    <w:p w14:paraId="04EDA913"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2]</w:t>
      </w:r>
      <w:r w:rsidRPr="00A07BB9">
        <w:rPr>
          <w:noProof/>
        </w:rPr>
        <w:tab/>
        <w:t xml:space="preserve">W. Louis, M. Komeili, and D. Hatzinakos, “Continuous authentication using One-Dimensional Multi-Resolution Local Binary Patterns (1DMRLBP) in ECG biometrics,” </w:t>
      </w:r>
      <w:r w:rsidRPr="00A07BB9">
        <w:rPr>
          <w:i/>
          <w:iCs/>
          <w:noProof/>
        </w:rPr>
        <w:t>IEEE Trans. Inf. Forensics Secur.</w:t>
      </w:r>
      <w:r w:rsidRPr="00A07BB9">
        <w:rPr>
          <w:noProof/>
        </w:rPr>
        <w:t>, 2016.</w:t>
      </w:r>
    </w:p>
    <w:p w14:paraId="2C7BE37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3]</w:t>
      </w:r>
      <w:r w:rsidRPr="00A07BB9">
        <w:rPr>
          <w:noProof/>
        </w:rPr>
        <w:tab/>
        <w:t>“Elektrokardiograafia | Haiguste ABC - Kliinik.ee.” [Online]. Available: https://www.kliinik.ee/haiguste_abc/elektrokardiograafia/id-293. [Accessed: 03-Apr-2018].</w:t>
      </w:r>
    </w:p>
    <w:p w14:paraId="27D13FF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4]</w:t>
      </w:r>
      <w:r w:rsidRPr="00A07BB9">
        <w:rPr>
          <w:noProof/>
        </w:rPr>
        <w:tab/>
        <w:t xml:space="preserve">M. Langemets and Eesti Keele Instituut., </w:t>
      </w:r>
      <w:r w:rsidRPr="00A07BB9">
        <w:rPr>
          <w:i/>
          <w:iCs/>
          <w:noProof/>
        </w:rPr>
        <w:t>Eesti keele seletav sõnaraamat</w:t>
      </w:r>
      <w:r w:rsidRPr="00A07BB9">
        <w:rPr>
          <w:noProof/>
        </w:rPr>
        <w:t>. Eesti Keele Sihtasutus, 2009.</w:t>
      </w:r>
    </w:p>
    <w:p w14:paraId="218FBF5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5]</w:t>
      </w:r>
      <w:r w:rsidRPr="00A07BB9">
        <w:rPr>
          <w:noProof/>
        </w:rPr>
        <w:tab/>
        <w:t xml:space="preserve">J. Daugman, “How Iris Recognition Works,” in </w:t>
      </w:r>
      <w:r w:rsidRPr="00A07BB9">
        <w:rPr>
          <w:i/>
          <w:iCs/>
          <w:noProof/>
        </w:rPr>
        <w:t>The Essential Guide to Image Processing</w:t>
      </w:r>
      <w:r w:rsidRPr="00A07BB9">
        <w:rPr>
          <w:noProof/>
        </w:rPr>
        <w:t>, Elsevier, 2009, pp. 715–739.</w:t>
      </w:r>
    </w:p>
    <w:p w14:paraId="22AD74C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6]</w:t>
      </w:r>
      <w:r w:rsidRPr="00A07BB9">
        <w:rPr>
          <w:noProof/>
        </w:rPr>
        <w:tab/>
        <w:t>V. Korrovits and H. Käämbre, “Inglise-eesti füüsika sõnaraamat.” [Online]. Available: http://www.keeleveeb.ee/dict/speciality/physics_enet/. [Accessed: 03-Apr-2018].</w:t>
      </w:r>
    </w:p>
    <w:p w14:paraId="7365EB4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7]</w:t>
      </w:r>
      <w:r w:rsidRPr="00A07BB9">
        <w:rPr>
          <w:noProof/>
        </w:rPr>
        <w:tab/>
        <w:t>“ÕIS.” [Online]. Available: https://ois2.ttu.ee/uusois/uus_ois2.tud_leht. [Accessed: 26-Mar-2018].</w:t>
      </w:r>
    </w:p>
    <w:p w14:paraId="27FF0B3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8]</w:t>
      </w:r>
      <w:r w:rsidRPr="00A07BB9">
        <w:rPr>
          <w:noProof/>
        </w:rPr>
        <w:tab/>
        <w:t>“Küberkaitse.” [Online]. Available: https://www.ttu.ee/teaduskond/infotehnoloogia-teaduskond/sisseastujale-34/magistriope-50/kuberkaitse-2/. [Accessed: 26-Mar-2018].</w:t>
      </w:r>
    </w:p>
    <w:p w14:paraId="7E5DCDF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9]</w:t>
      </w:r>
      <w:r w:rsidRPr="00A07BB9">
        <w:rPr>
          <w:noProof/>
        </w:rPr>
        <w:tab/>
        <w:t>“Küberkaitse.” [Online]. Available: https://www.ttu.ee/sisseastujale/magistriope-2/23289/sisseastumiskatsed/lisainfo/kuberkaitse-5/. [Accessed: 26-Mar-2018].</w:t>
      </w:r>
    </w:p>
    <w:p w14:paraId="6FB445A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0]</w:t>
      </w:r>
      <w:r w:rsidRPr="00A07BB9">
        <w:rPr>
          <w:noProof/>
        </w:rPr>
        <w:tab/>
        <w:t>“Rangeforce.” [Online]. Available: https://rangeforce.com/home. [Accessed: 26-Mar-2018].</w:t>
      </w:r>
    </w:p>
    <w:p w14:paraId="71E1742E"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1]</w:t>
      </w:r>
      <w:r w:rsidRPr="00A07BB9">
        <w:rPr>
          <w:noProof/>
        </w:rPr>
        <w:tab/>
        <w:t xml:space="preserve">G. Fenu, M. Marras, and L. Boratto, “A multi-biometric system for continuous student authentication in e-learning platforms,” </w:t>
      </w:r>
      <w:r w:rsidRPr="00A07BB9">
        <w:rPr>
          <w:i/>
          <w:iCs/>
          <w:noProof/>
        </w:rPr>
        <w:t>Pattern Recognit. Lett.</w:t>
      </w:r>
      <w:r w:rsidRPr="00A07BB9">
        <w:rPr>
          <w:noProof/>
        </w:rPr>
        <w:t xml:space="preserve">, Apr. </w:t>
      </w:r>
      <w:r w:rsidRPr="00A07BB9">
        <w:rPr>
          <w:noProof/>
        </w:rPr>
        <w:lastRenderedPageBreak/>
        <w:t>2017.</w:t>
      </w:r>
    </w:p>
    <w:p w14:paraId="7132F86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2]</w:t>
      </w:r>
      <w:r w:rsidRPr="00A07BB9">
        <w:rPr>
          <w:noProof/>
        </w:rPr>
        <w:tab/>
        <w:t xml:space="preserve">N. L. Clarke, P. Dowland, and S. M. Furnell, “e-Invigilator: A Biometric-Based Supervision System for e-Assessments,” in </w:t>
      </w:r>
      <w:r w:rsidRPr="00A07BB9">
        <w:rPr>
          <w:i/>
          <w:iCs/>
          <w:noProof/>
        </w:rPr>
        <w:t>IInternational Conference on nformation Society (i-Society), 2013</w:t>
      </w:r>
      <w:r w:rsidRPr="00A07BB9">
        <w:rPr>
          <w:noProof/>
        </w:rPr>
        <w:t>, 2013, p. 5.</w:t>
      </w:r>
    </w:p>
    <w:p w14:paraId="4B716735"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3]</w:t>
      </w:r>
      <w:r w:rsidRPr="00A07BB9">
        <w:rPr>
          <w:noProof/>
        </w:rPr>
        <w:tab/>
        <w:t xml:space="preserve">U. K. Mothukuri, S. Jain, and V. Muralidharan, “Invigilated online assessment: Various ways to minimize unauthorized help,” in </w:t>
      </w:r>
      <w:r w:rsidRPr="00A07BB9">
        <w:rPr>
          <w:i/>
          <w:iCs/>
          <w:noProof/>
        </w:rPr>
        <w:t>2012 IEEE Symposium on E-Learning, E-Management and E-Services, IS3e 2012</w:t>
      </w:r>
      <w:r w:rsidRPr="00A07BB9">
        <w:rPr>
          <w:noProof/>
        </w:rPr>
        <w:t>, 2012, pp. 35–38.</w:t>
      </w:r>
    </w:p>
    <w:p w14:paraId="58912E9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4]</w:t>
      </w:r>
      <w:r w:rsidRPr="00A07BB9">
        <w:rPr>
          <w:noProof/>
        </w:rPr>
        <w:tab/>
        <w:t xml:space="preserve">M. C. Carlisle and L. C. Baird, “Design and use of a secure testing environment on untrusted hardware,” in </w:t>
      </w:r>
      <w:r w:rsidRPr="00A07BB9">
        <w:rPr>
          <w:i/>
          <w:iCs/>
          <w:noProof/>
        </w:rPr>
        <w:t>Proceedings of the 2007 IEEE Workshop on Information Assurance, IAW</w:t>
      </w:r>
      <w:r w:rsidRPr="00A07BB9">
        <w:rPr>
          <w:noProof/>
        </w:rPr>
        <w:t>, 2007.</w:t>
      </w:r>
    </w:p>
    <w:p w14:paraId="54B59552"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5]</w:t>
      </w:r>
      <w:r w:rsidRPr="00A07BB9">
        <w:rPr>
          <w:noProof/>
        </w:rPr>
        <w:tab/>
        <w:t>“Model Behavior.”</w:t>
      </w:r>
    </w:p>
    <w:p w14:paraId="552E60A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6]</w:t>
      </w:r>
      <w:r w:rsidRPr="00A07BB9">
        <w:rPr>
          <w:noProof/>
        </w:rPr>
        <w:tab/>
        <w:t xml:space="preserve">M. Lilley, J. Meere, and T. Barker, “Remote Live Invigilation: A Pilot Study,” </w:t>
      </w:r>
      <w:r w:rsidRPr="00A07BB9">
        <w:rPr>
          <w:i/>
          <w:iCs/>
          <w:noProof/>
        </w:rPr>
        <w:t>J. Interact. Media Educ.</w:t>
      </w:r>
      <w:r w:rsidRPr="00A07BB9">
        <w:rPr>
          <w:noProof/>
        </w:rPr>
        <w:t>, vol. 2016, no. 1, Jan. 2016.</w:t>
      </w:r>
    </w:p>
    <w:p w14:paraId="6F3EB5C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7]</w:t>
      </w:r>
      <w:r w:rsidRPr="00A07BB9">
        <w:rPr>
          <w:noProof/>
        </w:rPr>
        <w:tab/>
        <w:t>“Eyes on Integrity A Comparative Look at Online Proctoring Models.”</w:t>
      </w:r>
    </w:p>
    <w:p w14:paraId="53D0FF6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8]</w:t>
      </w:r>
      <w:r w:rsidRPr="00A07BB9">
        <w:rPr>
          <w:noProof/>
        </w:rPr>
        <w:tab/>
        <w:t>“Deliver your exam :: Pearson VUE.” [Online]. Available: https://home.pearsonvue.com/Test-Owner/Deliver-your-exam/Testing-outside-a-test-center.aspx. [Accessed: 12-Feb-2018].</w:t>
      </w:r>
    </w:p>
    <w:p w14:paraId="13E286A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29]</w:t>
      </w:r>
      <w:r w:rsidRPr="00A07BB9">
        <w:rPr>
          <w:noProof/>
        </w:rPr>
        <w:tab/>
        <w:t xml:space="preserve">N. Mirza and E. Staples, “Webcam as a New Invigilation Method: Students’ Comfort and Potential for Cheating,” </w:t>
      </w:r>
      <w:r w:rsidRPr="00A07BB9">
        <w:rPr>
          <w:i/>
          <w:iCs/>
          <w:noProof/>
        </w:rPr>
        <w:t>J. Nurs. Educ.</w:t>
      </w:r>
      <w:r w:rsidRPr="00A07BB9">
        <w:rPr>
          <w:noProof/>
        </w:rPr>
        <w:t>, vol. 49, no. 2, pp. 116–119, 2010.</w:t>
      </w:r>
    </w:p>
    <w:p w14:paraId="7454A103"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0]</w:t>
      </w:r>
      <w:r w:rsidRPr="00A07BB9">
        <w:rPr>
          <w:noProof/>
        </w:rPr>
        <w:tab/>
        <w:t>S. Jose, “Online Proctoring is Trending: Here is All You Should Know About It.” [Online]. Available: http://blog.talview.com/a-complete-guide-to-online-remote-proctoring. [Accessed: 09-Feb-2018].</w:t>
      </w:r>
    </w:p>
    <w:p w14:paraId="6DB1E2F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1]</w:t>
      </w:r>
      <w:r w:rsidRPr="00A07BB9">
        <w:rPr>
          <w:noProof/>
        </w:rPr>
        <w:tab/>
        <w:t>“RPNow Online Proctoring - Secure Testing. Anytime. Anywhere.” [Online]. Available: http://www.softwaresecure.com/product/remote-proctor-now/. [Accessed: 12-Feb-2018].</w:t>
      </w:r>
    </w:p>
    <w:p w14:paraId="5C5C9603"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2]</w:t>
      </w:r>
      <w:r w:rsidRPr="00A07BB9">
        <w:rPr>
          <w:noProof/>
        </w:rPr>
        <w:tab/>
        <w:t xml:space="preserve">“Online Remote Proctoring - Talview.” [Online]. Available: </w:t>
      </w:r>
      <w:r w:rsidRPr="00A07BB9">
        <w:rPr>
          <w:noProof/>
        </w:rPr>
        <w:lastRenderedPageBreak/>
        <w:t>https://www.talview.com/online-remote-proctoring/. [Accessed: 09-Feb-2018].</w:t>
      </w:r>
    </w:p>
    <w:p w14:paraId="66F3D62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3]</w:t>
      </w:r>
      <w:r w:rsidRPr="00A07BB9">
        <w:rPr>
          <w:noProof/>
        </w:rPr>
        <w:tab/>
        <w:t>“About Talview - Online Video Interview Platform.” [Online]. Available: https://www.talview.com/about/. [Accessed: 10-Feb-2018].</w:t>
      </w:r>
    </w:p>
    <w:p w14:paraId="336C0AB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4]</w:t>
      </w:r>
      <w:r w:rsidRPr="00A07BB9">
        <w:rPr>
          <w:noProof/>
        </w:rPr>
        <w:tab/>
        <w:t>“Frequently Asked Questions - Proview.” [Online]. Available: https://staging.proview.io/faq-main/. [Accessed: 12-Feb-2018].</w:t>
      </w:r>
    </w:p>
    <w:p w14:paraId="52E4A35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5]</w:t>
      </w:r>
      <w:r w:rsidRPr="00A07BB9">
        <w:rPr>
          <w:noProof/>
        </w:rPr>
        <w:tab/>
        <w:t xml:space="preserve">A. Babu, “Talent bazaar on Talview,” </w:t>
      </w:r>
      <w:r w:rsidRPr="00A07BB9">
        <w:rPr>
          <w:i/>
          <w:iCs/>
          <w:noProof/>
        </w:rPr>
        <w:t>Bus. Stand. News</w:t>
      </w:r>
      <w:r w:rsidRPr="00A07BB9">
        <w:rPr>
          <w:noProof/>
        </w:rPr>
        <w:t>, p. 25, Jan. 2015.</w:t>
      </w:r>
    </w:p>
    <w:p w14:paraId="285B20A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6]</w:t>
      </w:r>
      <w:r w:rsidRPr="00A07BB9">
        <w:rPr>
          <w:noProof/>
        </w:rPr>
        <w:tab/>
        <w:t>“Online Examination Software - Talview.” [Online]. Available: https://www.talview.com/online-examination-software/. [Accessed: 10-Feb-2018].</w:t>
      </w:r>
    </w:p>
    <w:p w14:paraId="4B00EE5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7]</w:t>
      </w:r>
      <w:r w:rsidRPr="00A07BB9">
        <w:rPr>
          <w:noProof/>
        </w:rPr>
        <w:tab/>
        <w:t>“Customers - Talview.” [Online]. Available: https://www.talview.com/clients/. [Accessed: 10-Feb-2018].</w:t>
      </w:r>
    </w:p>
    <w:p w14:paraId="7DC4CF4E"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8]</w:t>
      </w:r>
      <w:r w:rsidRPr="00A07BB9">
        <w:rPr>
          <w:noProof/>
        </w:rPr>
        <w:tab/>
        <w:t>“Remote Proctor PRO FAQ - Secure Testing. Anytime. Anywhere.” [Online]. Available: http://www.softwaresecure.com/remote-proctor-pro-faq/. [Accessed: 10-Feb-2018].</w:t>
      </w:r>
    </w:p>
    <w:p w14:paraId="0251D0A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39]</w:t>
      </w:r>
      <w:r w:rsidRPr="00A07BB9">
        <w:rPr>
          <w:noProof/>
        </w:rPr>
        <w:tab/>
        <w:t>“Remote Proctor Pro - Product Data Sheet.” 2008.</w:t>
      </w:r>
    </w:p>
    <w:p w14:paraId="17BE977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0]</w:t>
      </w:r>
      <w:r w:rsidRPr="00A07BB9">
        <w:rPr>
          <w:noProof/>
        </w:rPr>
        <w:tab/>
        <w:t>“Purchase Remote Proctor Device.” [Online]. Available: https://www.remoteproctoradmin.com/buyrp/. [Accessed: 10-Feb-2018].</w:t>
      </w:r>
    </w:p>
    <w:p w14:paraId="05C5B9A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1]</w:t>
      </w:r>
      <w:r w:rsidRPr="00A07BB9">
        <w:rPr>
          <w:noProof/>
        </w:rPr>
        <w:tab/>
        <w:t>“Amazon.com: SecureExam Remote Proctor: Computers &amp;amp; Accessories.” [Online]. Available: https://www.amazon.com/Software-Secure-SRP5702-Rev-1-0/dp/B009XYBPLW. [Accessed: 12-Feb-2018].</w:t>
      </w:r>
    </w:p>
    <w:p w14:paraId="0D700B1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2]</w:t>
      </w:r>
      <w:r w:rsidRPr="00A07BB9">
        <w:rPr>
          <w:noProof/>
        </w:rPr>
        <w:tab/>
        <w:t xml:space="preserve">“A TEST OF INTEGRITY: REMOTE PROCTORING IN AN ONLINE CLASS,” </w:t>
      </w:r>
      <w:r w:rsidRPr="00A07BB9">
        <w:rPr>
          <w:i/>
          <w:iCs/>
          <w:noProof/>
        </w:rPr>
        <w:t>J. Bus. Adm. Online</w:t>
      </w:r>
      <w:r w:rsidRPr="00A07BB9">
        <w:rPr>
          <w:noProof/>
        </w:rPr>
        <w:t>, vol. 9, no. 2, 2010.</w:t>
      </w:r>
    </w:p>
    <w:p w14:paraId="1E665FE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3]</w:t>
      </w:r>
      <w:r w:rsidRPr="00A07BB9">
        <w:rPr>
          <w:noProof/>
        </w:rPr>
        <w:tab/>
        <w:t xml:space="preserve">“PSI Services LLC Acquires Remote Proctoring Pioneer Software Secure, Inc. | Business Wire,” </w:t>
      </w:r>
      <w:r w:rsidRPr="00A07BB9">
        <w:rPr>
          <w:i/>
          <w:iCs/>
          <w:noProof/>
        </w:rPr>
        <w:t>Business Wire</w:t>
      </w:r>
      <w:r w:rsidRPr="00A07BB9">
        <w:rPr>
          <w:noProof/>
        </w:rPr>
        <w:t>, 2017.</w:t>
      </w:r>
    </w:p>
    <w:p w14:paraId="5878EB2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4]</w:t>
      </w:r>
      <w:r w:rsidRPr="00A07BB9">
        <w:rPr>
          <w:noProof/>
        </w:rPr>
        <w:tab/>
        <w:t>“LTI and Moodle - MoodleDocs.” [Online]. Available: https://docs.moodle.org/34/en/LTI_and_Moodle. [Accessed: 12-Feb-2018].</w:t>
      </w:r>
    </w:p>
    <w:p w14:paraId="31E1AAF5"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lastRenderedPageBreak/>
        <w:t>[45]</w:t>
      </w:r>
      <w:r w:rsidRPr="00A07BB9">
        <w:rPr>
          <w:noProof/>
        </w:rPr>
        <w:tab/>
        <w:t>“PSI | Platform | RPNow.” [Online]. Available: https://www.psionline.com/en-gb/platforms/rpnow/. [Accessed: 12-Feb-2018].</w:t>
      </w:r>
    </w:p>
    <w:p w14:paraId="39683B8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6]</w:t>
      </w:r>
      <w:r w:rsidRPr="00A07BB9">
        <w:rPr>
          <w:noProof/>
        </w:rPr>
        <w:tab/>
        <w:t>“RPNow Quick Demo - softwaresecure.” [Online]. Available: https://softwaresecure.wistia.com/medias/tgkldasdqi. [Accessed: 12-Feb-2018].</w:t>
      </w:r>
    </w:p>
    <w:p w14:paraId="6EC1025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7]</w:t>
      </w:r>
      <w:r w:rsidRPr="00A07BB9">
        <w:rPr>
          <w:noProof/>
        </w:rPr>
        <w:tab/>
        <w:t>“PSI | Education | Clients.” [Online]. Available: https://wwwdemo.psionline.com/en-gb/education/clients/. [Accessed: 12-Feb-2018].</w:t>
      </w:r>
    </w:p>
    <w:p w14:paraId="7D846C7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8]</w:t>
      </w:r>
      <w:r w:rsidRPr="00A07BB9">
        <w:rPr>
          <w:noProof/>
        </w:rPr>
        <w:tab/>
        <w:t>“Pearson VUE Integrated Platform. Flexible testing options with one streamlined system.”</w:t>
      </w:r>
    </w:p>
    <w:p w14:paraId="5C422AE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49]</w:t>
      </w:r>
      <w:r w:rsidRPr="00A07BB9">
        <w:rPr>
          <w:noProof/>
        </w:rPr>
        <w:tab/>
        <w:t>“Microsoft Online Proctored (OP) Exam | Microsoft Learning.” [Online]. Available: https://www.microsoft.com/en-us/learning/online-proctored-exams.aspx. [Accessed: 12-Feb-2018].</w:t>
      </w:r>
    </w:p>
    <w:p w14:paraId="7174F51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0]</w:t>
      </w:r>
      <w:r w:rsidRPr="00A07BB9">
        <w:rPr>
          <w:noProof/>
        </w:rPr>
        <w:tab/>
        <w:t>“Riigieksami_vaatlusjuhend_2017.”</w:t>
      </w:r>
    </w:p>
    <w:p w14:paraId="2EEBB2B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1]</w:t>
      </w:r>
      <w:r w:rsidRPr="00A07BB9">
        <w:rPr>
          <w:noProof/>
        </w:rPr>
        <w:tab/>
        <w:t>J. D. Woodward, C. Horn, J. Gatune, and A. Thomas, “RAND Public Safety and Justice Biometrics A Look at Facial Recognition.”</w:t>
      </w:r>
    </w:p>
    <w:p w14:paraId="233439C0"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2]</w:t>
      </w:r>
      <w:r w:rsidRPr="00A07BB9">
        <w:rPr>
          <w:noProof/>
        </w:rPr>
        <w:tab/>
        <w:t xml:space="preserve">I. Martinovic, K. Rasmussen, M. Roeschlin, and G. Tsudik, “Authentication Using Pulse-Response Biometrics,” </w:t>
      </w:r>
      <w:r w:rsidRPr="00A07BB9">
        <w:rPr>
          <w:i/>
          <w:iCs/>
          <w:noProof/>
        </w:rPr>
        <w:t>Commun. ACM</w:t>
      </w:r>
      <w:r w:rsidRPr="00A07BB9">
        <w:rPr>
          <w:noProof/>
        </w:rPr>
        <w:t>, vol. 60, no. 2, 2017.</w:t>
      </w:r>
    </w:p>
    <w:p w14:paraId="25984CB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3]</w:t>
      </w:r>
      <w:r w:rsidRPr="00A07BB9">
        <w:rPr>
          <w:noProof/>
        </w:rPr>
        <w:tab/>
        <w:t xml:space="preserve">I. Traore and A. A. E. Ahmed, </w:t>
      </w:r>
      <w:r w:rsidRPr="00A07BB9">
        <w:rPr>
          <w:i/>
          <w:iCs/>
          <w:noProof/>
        </w:rPr>
        <w:t>Continuous authentication using biometrics : data, models, and metrics</w:t>
      </w:r>
      <w:r w:rsidRPr="00A07BB9">
        <w:rPr>
          <w:noProof/>
        </w:rPr>
        <w:t>. Information Science Reference, 2012.</w:t>
      </w:r>
    </w:p>
    <w:p w14:paraId="5EC4241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4]</w:t>
      </w:r>
      <w:r w:rsidRPr="00A07BB9">
        <w:rPr>
          <w:noProof/>
        </w:rPr>
        <w:tab/>
        <w:t xml:space="preserve">C. Feher, Y. Elovici, R. Moskovitch, L. Rokach, and A. Schclar, “User identity verification via mouse dynamics,” </w:t>
      </w:r>
      <w:r w:rsidRPr="00A07BB9">
        <w:rPr>
          <w:i/>
          <w:iCs/>
          <w:noProof/>
        </w:rPr>
        <w:t>Inf. Sci. (Ny).</w:t>
      </w:r>
      <w:r w:rsidRPr="00A07BB9">
        <w:rPr>
          <w:noProof/>
        </w:rPr>
        <w:t>, vol. 201, pp. 19–36, 2012.</w:t>
      </w:r>
    </w:p>
    <w:p w14:paraId="25AA03E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5]</w:t>
      </w:r>
      <w:r w:rsidRPr="00A07BB9">
        <w:rPr>
          <w:noProof/>
        </w:rPr>
        <w:tab/>
        <w:t xml:space="preserve">D. Coffin, “Two-Factor Authentication,” in </w:t>
      </w:r>
      <w:r w:rsidRPr="00A07BB9">
        <w:rPr>
          <w:i/>
          <w:iCs/>
          <w:noProof/>
        </w:rPr>
        <w:t>Expert Oracle and Java Security</w:t>
      </w:r>
      <w:r w:rsidRPr="00A07BB9">
        <w:rPr>
          <w:noProof/>
        </w:rPr>
        <w:t>, Berkeley, CA: Apress, 2011, pp. 177–178.</w:t>
      </w:r>
    </w:p>
    <w:p w14:paraId="0664F543"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6]</w:t>
      </w:r>
      <w:r w:rsidRPr="00A07BB9">
        <w:rPr>
          <w:noProof/>
        </w:rPr>
        <w:tab/>
        <w:t>P. Bours, “Continuous keystroke dynamics: A different perspective towards biometric evaluation,” 2012.</w:t>
      </w:r>
    </w:p>
    <w:p w14:paraId="6A21C93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7]</w:t>
      </w:r>
      <w:r w:rsidRPr="00A07BB9">
        <w:rPr>
          <w:noProof/>
        </w:rPr>
        <w:tab/>
        <w:t>J. Rose, Y. Liu, and A. Awad, “Biometric Authentication Using Mouse and Eye Movement Data,” 2017.</w:t>
      </w:r>
    </w:p>
    <w:p w14:paraId="2D31B79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lastRenderedPageBreak/>
        <w:t>[58]</w:t>
      </w:r>
      <w:r w:rsidRPr="00A07BB9">
        <w:rPr>
          <w:noProof/>
        </w:rPr>
        <w:tab/>
        <w:t>O. M. Parkhi, A. Vedaldi, and A. Zisserman, “Deep Face Recognition.”</w:t>
      </w:r>
    </w:p>
    <w:p w14:paraId="675E2AC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59]</w:t>
      </w:r>
      <w:r w:rsidRPr="00A07BB9">
        <w:rPr>
          <w:noProof/>
        </w:rPr>
        <w:tab/>
        <w:t>Y. Sun, D. Liang, X. Wang, and X. Tang, “DeepID3: Face Recognition with Very Deep Neural Networks,” Feb. 2015.</w:t>
      </w:r>
    </w:p>
    <w:p w14:paraId="229BC9DE"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0]</w:t>
      </w:r>
      <w:r w:rsidRPr="00A07BB9">
        <w:rPr>
          <w:noProof/>
        </w:rPr>
        <w:tab/>
        <w:t xml:space="preserve">F. Schroff, D. Kalenichenko, and J. Philbin, “FaceNet: A unified embedding for face recognition and clustering,” in </w:t>
      </w:r>
      <w:r w:rsidRPr="00A07BB9">
        <w:rPr>
          <w:i/>
          <w:iCs/>
          <w:noProof/>
        </w:rPr>
        <w:t>2015 IEEE Conference on Computer Vision and Pattern Recognition (CVPR)</w:t>
      </w:r>
      <w:r w:rsidRPr="00A07BB9">
        <w:rPr>
          <w:noProof/>
        </w:rPr>
        <w:t>, 2015, pp. 815–823.</w:t>
      </w:r>
    </w:p>
    <w:p w14:paraId="4D9C1E9E"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1]</w:t>
      </w:r>
      <w:r w:rsidRPr="00A07BB9">
        <w:rPr>
          <w:noProof/>
        </w:rPr>
        <w:tab/>
        <w:t xml:space="preserve">Y. Xu, T. Price, J.-M. Frahm, and F. Monrose, “Virtual U: Defeating Face Liveness Detection by  Building Virtual Models from Your Public Photos,” in </w:t>
      </w:r>
      <w:r w:rsidRPr="00A07BB9">
        <w:rPr>
          <w:i/>
          <w:iCs/>
          <w:noProof/>
        </w:rPr>
        <w:t>Proceedings of the  25th USENIX Security Symposium</w:t>
      </w:r>
      <w:r w:rsidRPr="00A07BB9">
        <w:rPr>
          <w:noProof/>
        </w:rPr>
        <w:t>, 2016.</w:t>
      </w:r>
    </w:p>
    <w:p w14:paraId="794F6C7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2]</w:t>
      </w:r>
      <w:r w:rsidRPr="00A07BB9">
        <w:rPr>
          <w:noProof/>
        </w:rPr>
        <w:tab/>
        <w:t xml:space="preserve">N. Erdogmus and S. Marcel, “Spoofing Face Recognition With 3D Masks,” </w:t>
      </w:r>
      <w:r w:rsidRPr="00A07BB9">
        <w:rPr>
          <w:i/>
          <w:iCs/>
          <w:noProof/>
        </w:rPr>
        <w:t>IEEE Trans. Inf. Forensics Secur.</w:t>
      </w:r>
      <w:r w:rsidRPr="00A07BB9">
        <w:rPr>
          <w:noProof/>
        </w:rPr>
        <w:t>, vol. 9, no. 7, pp. 1084–1097, Jul. 2014.</w:t>
      </w:r>
    </w:p>
    <w:p w14:paraId="7701D01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3]</w:t>
      </w:r>
      <w:r w:rsidRPr="00A07BB9">
        <w:rPr>
          <w:noProof/>
        </w:rPr>
        <w:tab/>
        <w:t>Y. Li, Y. Li, Q. Yan, H. Kong, and R. H. Deng, “Seeing Your Face Is Not Enough: An Inertial Sensor-Based Liveness Detection for Face Authentication.”</w:t>
      </w:r>
    </w:p>
    <w:p w14:paraId="1B9A37D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4]</w:t>
      </w:r>
      <w:r w:rsidRPr="00A07BB9">
        <w:rPr>
          <w:noProof/>
        </w:rPr>
        <w:tab/>
        <w:t>K. Niinuma and A. K. Jain, “Continuous user authentication using temporal information,” 2010.</w:t>
      </w:r>
    </w:p>
    <w:p w14:paraId="065DE3D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5]</w:t>
      </w:r>
      <w:r w:rsidRPr="00A07BB9">
        <w:rPr>
          <w:noProof/>
        </w:rPr>
        <w:tab/>
        <w:t xml:space="preserve">I. Traoré, Y. Nakkabi, S. Saad, B. Sayed, J. D. Ardigo, and P. M. De Faria Quinan, “Ensuring online exam integrity through continuous biometric authentication,” in </w:t>
      </w:r>
      <w:r w:rsidRPr="00A07BB9">
        <w:rPr>
          <w:i/>
          <w:iCs/>
          <w:noProof/>
        </w:rPr>
        <w:t>Information Security Practices: Emerging Threats and Perspectives</w:t>
      </w:r>
      <w:r w:rsidRPr="00A07BB9">
        <w:rPr>
          <w:noProof/>
        </w:rPr>
        <w:t>, 2017.</w:t>
      </w:r>
    </w:p>
    <w:p w14:paraId="5AFA7EAE"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6]</w:t>
      </w:r>
      <w:r w:rsidRPr="00A07BB9">
        <w:rPr>
          <w:noProof/>
        </w:rPr>
        <w:tab/>
        <w:t>A. Fayyoumi and A. Zarrad, “Novel Solution Based on Face Recognition to Address Identity Theft and Cheating in Online Examination Systems,” vol. 4, pp. 5–12, 2014.</w:t>
      </w:r>
    </w:p>
    <w:p w14:paraId="56DAAF4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7]</w:t>
      </w:r>
      <w:r w:rsidRPr="00A07BB9">
        <w:rPr>
          <w:noProof/>
        </w:rPr>
        <w:tab/>
        <w:t xml:space="preserve">X. Li, J. Li, L. Liu, and J. Xu, “Face pose estimate technology and its application in video invigilation,” in </w:t>
      </w:r>
      <w:r w:rsidRPr="00A07BB9">
        <w:rPr>
          <w:i/>
          <w:iCs/>
          <w:noProof/>
        </w:rPr>
        <w:t>2nd International Workshop on Education Technology and Computer Science, ETCS 2010</w:t>
      </w:r>
      <w:r w:rsidRPr="00A07BB9">
        <w:rPr>
          <w:noProof/>
        </w:rPr>
        <w:t>, 2010, vol. 2, pp. 102–105.</w:t>
      </w:r>
    </w:p>
    <w:p w14:paraId="1E8411D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68]</w:t>
      </w:r>
      <w:r w:rsidRPr="00A07BB9">
        <w:rPr>
          <w:noProof/>
        </w:rPr>
        <w:tab/>
        <w:t>“e-Residency – New Digital Nation.” [Online]. Available: https://e-resident.gov.ee/. [Accessed: 23-Mar-2018].</w:t>
      </w:r>
    </w:p>
    <w:p w14:paraId="4BAE0C8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lastRenderedPageBreak/>
        <w:t>[69]</w:t>
      </w:r>
      <w:r w:rsidRPr="00A07BB9">
        <w:rPr>
          <w:noProof/>
        </w:rPr>
        <w:tab/>
        <w:t>“AKIT - Andmekaitse ja infoturbe leksikon.” [Online]. Available: http://akit.cyber.ee/term/5998-iris-recognition. [Accessed: 23-Mar-2018].</w:t>
      </w:r>
    </w:p>
    <w:p w14:paraId="6F2438B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0]</w:t>
      </w:r>
      <w:r w:rsidRPr="00A07BB9">
        <w:rPr>
          <w:noProof/>
        </w:rPr>
        <w:tab/>
        <w:t>“Iris Recognition.”</w:t>
      </w:r>
    </w:p>
    <w:p w14:paraId="5BA0A6D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1]</w:t>
      </w:r>
      <w:r w:rsidRPr="00A07BB9">
        <w:rPr>
          <w:noProof/>
        </w:rPr>
        <w:tab/>
        <w:t xml:space="preserve">L. C. F. Araujo, L. H. R. Sucupira, M. G. Lizarraga, L. L. Ling, and J. B. T. Yabu-Uti, “User authentication through typing biometrics features,” </w:t>
      </w:r>
      <w:r w:rsidRPr="00A07BB9">
        <w:rPr>
          <w:i/>
          <w:iCs/>
          <w:noProof/>
        </w:rPr>
        <w:t>IEEE Trans. Signal Process.</w:t>
      </w:r>
      <w:r w:rsidRPr="00A07BB9">
        <w:rPr>
          <w:noProof/>
        </w:rPr>
        <w:t>, vol. 53, no. 2, pp. 851–855, Feb. 2005.</w:t>
      </w:r>
    </w:p>
    <w:p w14:paraId="3D2E32C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2]</w:t>
      </w:r>
      <w:r w:rsidRPr="00A07BB9">
        <w:rPr>
          <w:noProof/>
        </w:rPr>
        <w:tab/>
        <w:t xml:space="preserve">S. Mondal and P. Bours, “Person Identification by Keystroke Dynamics Using Pairwise User Coupling,” </w:t>
      </w:r>
      <w:r w:rsidRPr="00A07BB9">
        <w:rPr>
          <w:i/>
          <w:iCs/>
          <w:noProof/>
        </w:rPr>
        <w:t>IEEE Trans. Inf. Forensics Secur.</w:t>
      </w:r>
      <w:r w:rsidRPr="00A07BB9">
        <w:rPr>
          <w:noProof/>
        </w:rPr>
        <w:t>, 2017.</w:t>
      </w:r>
    </w:p>
    <w:p w14:paraId="305F6CA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3]</w:t>
      </w:r>
      <w:r w:rsidRPr="00A07BB9">
        <w:rPr>
          <w:noProof/>
        </w:rPr>
        <w:tab/>
        <w:t xml:space="preserve">J. V. Monaco, N. Bakelman, S.-H. Cha, and C. C. Tappert, “Developing a Keystroke Biometric System for Continual Authentication of Computer Users,” in </w:t>
      </w:r>
      <w:r w:rsidRPr="00A07BB9">
        <w:rPr>
          <w:i/>
          <w:iCs/>
          <w:noProof/>
        </w:rPr>
        <w:t>2012 European Intelligence and Security Informatics Conference</w:t>
      </w:r>
      <w:r w:rsidRPr="00A07BB9">
        <w:rPr>
          <w:noProof/>
        </w:rPr>
        <w:t>, 2012, pp. 210–216.</w:t>
      </w:r>
    </w:p>
    <w:p w14:paraId="57D88435"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4]</w:t>
      </w:r>
      <w:r w:rsidRPr="00A07BB9">
        <w:rPr>
          <w:noProof/>
        </w:rPr>
        <w:tab/>
        <w:t xml:space="preserve">J. Roth, X. Liu, and D. Metaxas, “On continuous user authentication via typing behavior,” </w:t>
      </w:r>
      <w:r w:rsidRPr="00A07BB9">
        <w:rPr>
          <w:i/>
          <w:iCs/>
          <w:noProof/>
        </w:rPr>
        <w:t>IEEE Trans. Image Process.</w:t>
      </w:r>
      <w:r w:rsidRPr="00A07BB9">
        <w:rPr>
          <w:noProof/>
        </w:rPr>
        <w:t>, 2014.</w:t>
      </w:r>
    </w:p>
    <w:p w14:paraId="2854C5E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5]</w:t>
      </w:r>
      <w:r w:rsidRPr="00A07BB9">
        <w:rPr>
          <w:noProof/>
        </w:rPr>
        <w:tab/>
        <w:t xml:space="preserve">H. Saevanee and P. Bhattarakosol, “Authenticating User Using Keystroke Dynamics and Finger Pressure,” in </w:t>
      </w:r>
      <w:r w:rsidRPr="00A07BB9">
        <w:rPr>
          <w:i/>
          <w:iCs/>
          <w:noProof/>
        </w:rPr>
        <w:t>2009 6th IEEE Consumer Communications and Networking Conference</w:t>
      </w:r>
      <w:r w:rsidRPr="00A07BB9">
        <w:rPr>
          <w:noProof/>
        </w:rPr>
        <w:t>, 2009, pp. 1–2.</w:t>
      </w:r>
    </w:p>
    <w:p w14:paraId="5739619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6]</w:t>
      </w:r>
      <w:r w:rsidRPr="00A07BB9">
        <w:rPr>
          <w:noProof/>
        </w:rPr>
        <w:tab/>
        <w:t xml:space="preserve">H. Saevanee and P. Bhatarakosol, “User Authentication Using Combination of Behavioral Biometrics over the Touchpad Acting Like Touch Screen of Mobile Device,” in </w:t>
      </w:r>
      <w:r w:rsidRPr="00A07BB9">
        <w:rPr>
          <w:i/>
          <w:iCs/>
          <w:noProof/>
        </w:rPr>
        <w:t>2008 International Conference on Computer and Electrical Engineering</w:t>
      </w:r>
      <w:r w:rsidRPr="00A07BB9">
        <w:rPr>
          <w:noProof/>
        </w:rPr>
        <w:t>, 2008, pp. 82–86.</w:t>
      </w:r>
    </w:p>
    <w:p w14:paraId="4F62F2C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7]</w:t>
      </w:r>
      <w:r w:rsidRPr="00A07BB9">
        <w:rPr>
          <w:noProof/>
        </w:rPr>
        <w:tab/>
        <w:t xml:space="preserve">Y. Sun, H. Ceker, and S. Upadhyaya, “Shared keystroke dataset for continuous authentication,” in </w:t>
      </w:r>
      <w:r w:rsidRPr="00A07BB9">
        <w:rPr>
          <w:i/>
          <w:iCs/>
          <w:noProof/>
        </w:rPr>
        <w:t>8th IEEE International Workshop on Information Forensics and Security, WIFS 2016</w:t>
      </w:r>
      <w:r w:rsidRPr="00A07BB9">
        <w:rPr>
          <w:noProof/>
        </w:rPr>
        <w:t>, 2017.</w:t>
      </w:r>
    </w:p>
    <w:p w14:paraId="2208398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8]</w:t>
      </w:r>
      <w:r w:rsidRPr="00A07BB9">
        <w:rPr>
          <w:noProof/>
        </w:rPr>
        <w:tab/>
        <w:t xml:space="preserve">I. Deutschmann, P. Nordstrom, and L. Nilsson, “Continuous Authentication Using Behavioral Biometrics,” </w:t>
      </w:r>
      <w:r w:rsidRPr="00A07BB9">
        <w:rPr>
          <w:i/>
          <w:iCs/>
          <w:noProof/>
        </w:rPr>
        <w:t>IT Prof.</w:t>
      </w:r>
      <w:r w:rsidRPr="00A07BB9">
        <w:rPr>
          <w:noProof/>
        </w:rPr>
        <w:t>, vol. 15, no. 4, pp. 12–15, Jul. 2013.</w:t>
      </w:r>
    </w:p>
    <w:p w14:paraId="309387D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79]</w:t>
      </w:r>
      <w:r w:rsidRPr="00A07BB9">
        <w:rPr>
          <w:noProof/>
        </w:rPr>
        <w:tab/>
        <w:t xml:space="preserve">S. Mondal and P. Bours, “A study on continuous authentication using a combination of keystroke and mouse biometrics,” </w:t>
      </w:r>
      <w:r w:rsidRPr="00A07BB9">
        <w:rPr>
          <w:i/>
          <w:iCs/>
          <w:noProof/>
        </w:rPr>
        <w:t>Neurocomputing</w:t>
      </w:r>
      <w:r w:rsidRPr="00A07BB9">
        <w:rPr>
          <w:noProof/>
        </w:rPr>
        <w:t xml:space="preserve">, vol. 230, pp. </w:t>
      </w:r>
      <w:r w:rsidRPr="00A07BB9">
        <w:rPr>
          <w:noProof/>
        </w:rPr>
        <w:lastRenderedPageBreak/>
        <w:t>1–22, Mar. 2017.</w:t>
      </w:r>
    </w:p>
    <w:p w14:paraId="26D046B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0]</w:t>
      </w:r>
      <w:r w:rsidRPr="00A07BB9">
        <w:rPr>
          <w:noProof/>
        </w:rPr>
        <w:tab/>
        <w:t>S. Mondal and P. Bours, “Continuous Authentication using Mouse Dynamics.”</w:t>
      </w:r>
    </w:p>
    <w:p w14:paraId="1F357FA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1]</w:t>
      </w:r>
      <w:r w:rsidRPr="00A07BB9">
        <w:rPr>
          <w:noProof/>
        </w:rPr>
        <w:tab/>
        <w:t xml:space="preserve">B. Sayed, I. Traore, I. Woungang, and M. S. Obaidat, “Biometric Authentication Using Mouse Gesture Dynamics,” </w:t>
      </w:r>
      <w:r w:rsidRPr="00A07BB9">
        <w:rPr>
          <w:i/>
          <w:iCs/>
          <w:noProof/>
        </w:rPr>
        <w:t>IEEE Syst. J.</w:t>
      </w:r>
      <w:r w:rsidRPr="00A07BB9">
        <w:rPr>
          <w:noProof/>
        </w:rPr>
        <w:t>, vol. 7, no. 2, pp. 262–274, Jun. 2013.</w:t>
      </w:r>
    </w:p>
    <w:p w14:paraId="626EBA60"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2]</w:t>
      </w:r>
      <w:r w:rsidRPr="00A07BB9">
        <w:rPr>
          <w:noProof/>
        </w:rPr>
        <w:tab/>
        <w:t xml:space="preserve">M. Sharif, T. Faiz, and M. Raza, “Time signatures - an implementation of Keystroke and click patterns for practical and secure authentication,” in </w:t>
      </w:r>
      <w:r w:rsidRPr="00A07BB9">
        <w:rPr>
          <w:i/>
          <w:iCs/>
          <w:noProof/>
        </w:rPr>
        <w:t>2008 Third International Conference on Digital Information Management</w:t>
      </w:r>
      <w:r w:rsidRPr="00A07BB9">
        <w:rPr>
          <w:noProof/>
        </w:rPr>
        <w:t>, 2008, pp. 559–562.</w:t>
      </w:r>
    </w:p>
    <w:p w14:paraId="4CF0E21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3]</w:t>
      </w:r>
      <w:r w:rsidRPr="00A07BB9">
        <w:rPr>
          <w:noProof/>
        </w:rPr>
        <w:tab/>
        <w:t>“Multi-factor Authentication Using Gesture Biometrics - Biometric Signature ID.” [Online]. Available: https://www.biosig-id.com/. [Accessed: 04-Mar-2018].</w:t>
      </w:r>
    </w:p>
    <w:p w14:paraId="501F92A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4]</w:t>
      </w:r>
      <w:r w:rsidRPr="00A07BB9">
        <w:rPr>
          <w:noProof/>
        </w:rPr>
        <w:tab/>
        <w:t xml:space="preserve">T. Sim, S. Zhang, R. Janakiraman, and S. Kumar, “Continuous Verification Using Multimodal Biometrics,” </w:t>
      </w:r>
      <w:r w:rsidRPr="00A07BB9">
        <w:rPr>
          <w:i/>
          <w:iCs/>
          <w:noProof/>
        </w:rPr>
        <w:t>IEEE Trans. Pattern Anal. Mach. Intell.</w:t>
      </w:r>
      <w:r w:rsidRPr="00A07BB9">
        <w:rPr>
          <w:noProof/>
        </w:rPr>
        <w:t>, vol. 29, no. 4, pp. 687–700, Apr. 2007.</w:t>
      </w:r>
    </w:p>
    <w:p w14:paraId="664A173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5]</w:t>
      </w:r>
      <w:r w:rsidRPr="00A07BB9">
        <w:rPr>
          <w:noProof/>
        </w:rPr>
        <w:tab/>
        <w:t>NIST report to the United States Congress, “SUMMARY OF NIST STANDARDS FOR BIOMETRIC ACCURACY, TAMPER RESISTANCE, AND INTEROPERABILITY EXECUTIVE SUMMARY Large Scale Testing,” 2002.</w:t>
      </w:r>
    </w:p>
    <w:p w14:paraId="436A61B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6]</w:t>
      </w:r>
      <w:r w:rsidRPr="00A07BB9">
        <w:rPr>
          <w:noProof/>
        </w:rPr>
        <w:tab/>
        <w:t>X. Liu, L. Kong, Z. Diao, and P. Jia, “Line-scan system for continuous hand authentication,” 2017.</w:t>
      </w:r>
    </w:p>
    <w:p w14:paraId="633297AB"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7]</w:t>
      </w:r>
      <w:r w:rsidRPr="00A07BB9">
        <w:rPr>
          <w:noProof/>
        </w:rPr>
        <w:tab/>
        <w:t>“Fujitsu PalmSecure - Fujitsu Global.” [Online]. Available: http://www.fujitsu.com/global/solutions/business-technology/security/palmsecure/. [Accessed: 11-Mar-2018].</w:t>
      </w:r>
    </w:p>
    <w:p w14:paraId="26F1693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8]</w:t>
      </w:r>
      <w:r w:rsidRPr="00A07BB9">
        <w:rPr>
          <w:noProof/>
        </w:rPr>
        <w:tab/>
        <w:t>“PalmSecure Mouse.” .</w:t>
      </w:r>
    </w:p>
    <w:p w14:paraId="165D5020"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89]</w:t>
      </w:r>
      <w:r w:rsidRPr="00A07BB9">
        <w:rPr>
          <w:noProof/>
        </w:rPr>
        <w:tab/>
        <w:t>“AKIT - Andmekaitse ja infoturbe leksikon.” [Online]. Available: http://akit.cyber.ee/term/12784-soft-biometrics. [Accessed: 09-Mar-2018].</w:t>
      </w:r>
    </w:p>
    <w:p w14:paraId="14D78E8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0]</w:t>
      </w:r>
      <w:r w:rsidRPr="00A07BB9">
        <w:rPr>
          <w:noProof/>
        </w:rPr>
        <w:tab/>
        <w:t xml:space="preserve">A. K. Jain, S. C. Dass, and K. Nandakumar, “Can soft biometric traits assist user </w:t>
      </w:r>
      <w:r w:rsidRPr="00A07BB9">
        <w:rPr>
          <w:noProof/>
        </w:rPr>
        <w:lastRenderedPageBreak/>
        <w:t>recognition?”</w:t>
      </w:r>
    </w:p>
    <w:p w14:paraId="2C82AB2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1]</w:t>
      </w:r>
      <w:r w:rsidRPr="00A07BB9">
        <w:rPr>
          <w:noProof/>
        </w:rPr>
        <w:tab/>
        <w:t xml:space="preserve">K. Niinuma, U. Park, and A. K. Jain, “Soft Biometric Traits for Continuous User Authentication,” </w:t>
      </w:r>
      <w:r w:rsidRPr="00A07BB9">
        <w:rPr>
          <w:i/>
          <w:iCs/>
          <w:noProof/>
        </w:rPr>
        <w:t>IEEE Trans. Inf. Forensics Secur.</w:t>
      </w:r>
      <w:r w:rsidRPr="00A07BB9">
        <w:rPr>
          <w:noProof/>
        </w:rPr>
        <w:t>, vol. 5, no. 4, pp. 771–780, Dec. 2010.</w:t>
      </w:r>
    </w:p>
    <w:p w14:paraId="2BECCB2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2]</w:t>
      </w:r>
      <w:r w:rsidRPr="00A07BB9">
        <w:rPr>
          <w:noProof/>
        </w:rPr>
        <w:tab/>
        <w:t xml:space="preserve">J. R. Pinto, J. S. Cardoso, A. Lourenço, and C. Carreiras, “Towards a continuous biometric system based on ECG signals acquired on the steering wheel,” </w:t>
      </w:r>
      <w:r w:rsidRPr="00A07BB9">
        <w:rPr>
          <w:i/>
          <w:iCs/>
          <w:noProof/>
        </w:rPr>
        <w:t>Sensors (Switzerland)</w:t>
      </w:r>
      <w:r w:rsidRPr="00A07BB9">
        <w:rPr>
          <w:noProof/>
        </w:rPr>
        <w:t>, 2017.</w:t>
      </w:r>
    </w:p>
    <w:p w14:paraId="363AD57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3]</w:t>
      </w:r>
      <w:r w:rsidRPr="00A07BB9">
        <w:rPr>
          <w:noProof/>
        </w:rPr>
        <w:tab/>
        <w:t xml:space="preserve">S. Vhaduri and C. Poellabauer, “Wearable device user authentication using physiological and behavioral metrics,” in </w:t>
      </w:r>
      <w:r w:rsidRPr="00A07BB9">
        <w:rPr>
          <w:i/>
          <w:iCs/>
          <w:noProof/>
        </w:rPr>
        <w:t>2017 IEEE 28th Annual International Symposium on Personal, Indoor, and Mobile Radio Communications (PIMRC)</w:t>
      </w:r>
      <w:r w:rsidRPr="00A07BB9">
        <w:rPr>
          <w:noProof/>
        </w:rPr>
        <w:t>, 2017, pp. 1–6.</w:t>
      </w:r>
    </w:p>
    <w:p w14:paraId="0A1CDDF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4]</w:t>
      </w:r>
      <w:r w:rsidRPr="00A07BB9">
        <w:rPr>
          <w:noProof/>
        </w:rPr>
        <w:tab/>
        <w:t xml:space="preserve">C. D. Holland and O. V. Komogortsev, “Complex Eye Movement Pattern Biometrics: The Effects of Environment and Stimulus,” </w:t>
      </w:r>
      <w:r w:rsidRPr="00A07BB9">
        <w:rPr>
          <w:i/>
          <w:iCs/>
          <w:noProof/>
        </w:rPr>
        <w:t>IEEE Trans. Inf. Forensics Secur.</w:t>
      </w:r>
      <w:r w:rsidRPr="00A07BB9">
        <w:rPr>
          <w:noProof/>
        </w:rPr>
        <w:t>, vol. 8, no. 12, pp. 2115–2126, Dec. 2013.</w:t>
      </w:r>
    </w:p>
    <w:p w14:paraId="107C70D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5]</w:t>
      </w:r>
      <w:r w:rsidRPr="00A07BB9">
        <w:rPr>
          <w:noProof/>
        </w:rPr>
        <w:tab/>
        <w:t xml:space="preserve">R. J. Leigh and D. S. Zee, </w:t>
      </w:r>
      <w:r w:rsidRPr="00A07BB9">
        <w:rPr>
          <w:i/>
          <w:iCs/>
          <w:noProof/>
        </w:rPr>
        <w:t>The Neurology of Eye Movements</w:t>
      </w:r>
      <w:r w:rsidRPr="00A07BB9">
        <w:rPr>
          <w:noProof/>
        </w:rPr>
        <w:t>. Oxford University Press, 2015.</w:t>
      </w:r>
    </w:p>
    <w:p w14:paraId="1101208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6]</w:t>
      </w:r>
      <w:r w:rsidRPr="00A07BB9">
        <w:rPr>
          <w:noProof/>
        </w:rPr>
        <w:tab/>
        <w:t xml:space="preserve">Y. Cheung and Q. Peng, “Eye Gaze Tracking With a Web Camera in a Desktop Environment,” </w:t>
      </w:r>
      <w:r w:rsidRPr="00A07BB9">
        <w:rPr>
          <w:i/>
          <w:iCs/>
          <w:noProof/>
        </w:rPr>
        <w:t>IEEE Trans. Human-Machine Syst.</w:t>
      </w:r>
      <w:r w:rsidRPr="00A07BB9">
        <w:rPr>
          <w:noProof/>
        </w:rPr>
        <w:t>, vol. 45, no. 4, pp. 419–430, Aug. 2015.</w:t>
      </w:r>
    </w:p>
    <w:p w14:paraId="734A892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7]</w:t>
      </w:r>
      <w:r w:rsidRPr="00A07BB9">
        <w:rPr>
          <w:noProof/>
        </w:rPr>
        <w:tab/>
        <w:t xml:space="preserve">J. San Agustin, H. Skovsgaard, J. P. Hansen, and D. W. Hansen, “Low-cost gaze interaction,” in </w:t>
      </w:r>
      <w:r w:rsidRPr="00A07BB9">
        <w:rPr>
          <w:i/>
          <w:iCs/>
          <w:noProof/>
        </w:rPr>
        <w:t>Proceedings of the 27th international conference extended abstracts on Human factors in computing systems - CHI EA ’09</w:t>
      </w:r>
      <w:r w:rsidRPr="00A07BB9">
        <w:rPr>
          <w:noProof/>
        </w:rPr>
        <w:t>, 2009.</w:t>
      </w:r>
    </w:p>
    <w:p w14:paraId="0D7C856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8]</w:t>
      </w:r>
      <w:r w:rsidRPr="00A07BB9">
        <w:rPr>
          <w:noProof/>
        </w:rPr>
        <w:tab/>
        <w:t xml:space="preserve">H. Skovsgaard, J. S. Agustin, S. A. Johansen, J. P. Hansen, and M. Tall, “Evaluation of a remote webcam-based eye tracker,” in </w:t>
      </w:r>
      <w:r w:rsidRPr="00A07BB9">
        <w:rPr>
          <w:i/>
          <w:iCs/>
          <w:noProof/>
        </w:rPr>
        <w:t>Proceedings of the 1st Conference on Novel Gaze-Controlled Applications - NGCA ’11</w:t>
      </w:r>
      <w:r w:rsidRPr="00A07BB9">
        <w:rPr>
          <w:noProof/>
        </w:rPr>
        <w:t>, 2011.</w:t>
      </w:r>
    </w:p>
    <w:p w14:paraId="7D1640A4"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99]</w:t>
      </w:r>
      <w:r w:rsidRPr="00A07BB9">
        <w:rPr>
          <w:noProof/>
        </w:rPr>
        <w:tab/>
        <w:t>D. C. Niehorster, T. H. W. Cornelissen, K. Holmqvist, I. T. C. Hooge, and R. S. Hessels, “What to expect from your remote eye-tracker when participants are unrestrained,” 2017.</w:t>
      </w:r>
    </w:p>
    <w:p w14:paraId="59BAC252"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lastRenderedPageBreak/>
        <w:t>[100]</w:t>
      </w:r>
      <w:r w:rsidRPr="00A07BB9">
        <w:rPr>
          <w:noProof/>
        </w:rPr>
        <w:tab/>
        <w:t>D. Bäck, “Neural Network Gaze Tracking using Web Camera,” Linköpings tekniska högskola (Institutionen för medicinsk teknik), 2005.</w:t>
      </w:r>
    </w:p>
    <w:p w14:paraId="6CBDAF9C"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1]</w:t>
      </w:r>
      <w:r w:rsidRPr="00A07BB9">
        <w:rPr>
          <w:noProof/>
        </w:rPr>
        <w:tab/>
        <w:t xml:space="preserve">A. Boehm </w:t>
      </w:r>
      <w:r w:rsidRPr="00A07BB9">
        <w:rPr>
          <w:i/>
          <w:iCs/>
          <w:noProof/>
        </w:rPr>
        <w:t>et al.</w:t>
      </w:r>
      <w:r w:rsidRPr="00A07BB9">
        <w:rPr>
          <w:noProof/>
        </w:rPr>
        <w:t xml:space="preserve">, “SAFE: Secure authentication with Face and Eyes,” in </w:t>
      </w:r>
      <w:r w:rsidRPr="00A07BB9">
        <w:rPr>
          <w:i/>
          <w:iCs/>
          <w:noProof/>
        </w:rPr>
        <w:t>2013 International Conference on Privacy and Security in Mobile Systems, PRISMS 2013 - co-located with Global Wireless Summit</w:t>
      </w:r>
      <w:r w:rsidRPr="00A07BB9">
        <w:rPr>
          <w:noProof/>
        </w:rPr>
        <w:t>, 2014.</w:t>
      </w:r>
    </w:p>
    <w:p w14:paraId="4406DC1F"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2]</w:t>
      </w:r>
      <w:r w:rsidRPr="00A07BB9">
        <w:rPr>
          <w:noProof/>
        </w:rPr>
        <w:tab/>
        <w:t xml:space="preserve">Bharath S Sirur and Shankar Pendse, “Gaze driven architecture: Adding new dimensions to level of security in computers,” in </w:t>
      </w:r>
      <w:r w:rsidRPr="00A07BB9">
        <w:rPr>
          <w:i/>
          <w:iCs/>
          <w:noProof/>
        </w:rPr>
        <w:t>2010 3rd International Conference on Computer Science and Information Technology</w:t>
      </w:r>
      <w:r w:rsidRPr="00A07BB9">
        <w:rPr>
          <w:noProof/>
        </w:rPr>
        <w:t>, 2010, pp. 200–205.</w:t>
      </w:r>
    </w:p>
    <w:p w14:paraId="56377331"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3]</w:t>
      </w:r>
      <w:r w:rsidRPr="00A07BB9">
        <w:rPr>
          <w:noProof/>
        </w:rPr>
        <w:tab/>
        <w:t xml:space="preserve">W. Sewell and O. Komogortsev, “Real-Time Eye Gaze Tracking With an Unmodified Commodity Webcam Employing a Neural Network,” in </w:t>
      </w:r>
      <w:r w:rsidRPr="00A07BB9">
        <w:rPr>
          <w:i/>
          <w:iCs/>
          <w:noProof/>
        </w:rPr>
        <w:t>Proceedings of ACM Conference on Human Factors in Computing Systems (CHI)</w:t>
      </w:r>
      <w:r w:rsidRPr="00A07BB9">
        <w:rPr>
          <w:noProof/>
        </w:rPr>
        <w:t>, 2010.</w:t>
      </w:r>
    </w:p>
    <w:p w14:paraId="284B0827"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4]</w:t>
      </w:r>
      <w:r w:rsidRPr="00A07BB9">
        <w:rPr>
          <w:noProof/>
        </w:rPr>
        <w:tab/>
        <w:t>“EnumDisplayMonitors function (Windows).” [Online]. Available: https://msdn.microsoft.com/en-us/library/windows/desktop/dd162610(v=vs.85).aspx. [Accessed: 24-Mar-2018].</w:t>
      </w:r>
    </w:p>
    <w:p w14:paraId="6184827A"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5]</w:t>
      </w:r>
      <w:r w:rsidRPr="00A07BB9">
        <w:rPr>
          <w:noProof/>
        </w:rPr>
        <w:tab/>
        <w:t>“EnumDisplayDevices function (Windows).” [Online]. Available: https://msdn.microsoft.com/en-us/library/windows/desktop/dd162609(v=vs.85).aspx. [Accessed: 24-Mar-2018].</w:t>
      </w:r>
    </w:p>
    <w:p w14:paraId="338E7902"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6]</w:t>
      </w:r>
      <w:r w:rsidRPr="00A07BB9">
        <w:rPr>
          <w:noProof/>
        </w:rPr>
        <w:tab/>
        <w:t>“xrandr - ArchWiki.” [Online]. Available: https://wiki.archlinux.org/index.php/xrandr. [Accessed: 24-Mar-2018].</w:t>
      </w:r>
    </w:p>
    <w:p w14:paraId="7BC510C6"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7]</w:t>
      </w:r>
      <w:r w:rsidRPr="00A07BB9">
        <w:rPr>
          <w:noProof/>
        </w:rPr>
        <w:tab/>
        <w:t>“Respondus.” [Online]. Available: https://www.respondus.com/. [Accessed: 11-Mar-2018].</w:t>
      </w:r>
    </w:p>
    <w:p w14:paraId="52216DF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8]</w:t>
      </w:r>
      <w:r w:rsidRPr="00A07BB9">
        <w:rPr>
          <w:noProof/>
        </w:rPr>
        <w:tab/>
        <w:t>“Safe Exam Browser - About.” [Online]. Available: https://safeexambrowser.org/about_overview_en.html. [Accessed: 11-Mar-2018].</w:t>
      </w:r>
    </w:p>
    <w:p w14:paraId="6784AE9D"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09]</w:t>
      </w:r>
      <w:r w:rsidRPr="00A07BB9">
        <w:rPr>
          <w:noProof/>
        </w:rPr>
        <w:tab/>
        <w:t xml:space="preserve">Y. Atoum, L. Chen, A. X. Liu, S. D. H. Hsu, and X. Liu, “Automated Online Exam Proctoring,” </w:t>
      </w:r>
      <w:r w:rsidRPr="00A07BB9">
        <w:rPr>
          <w:i/>
          <w:iCs/>
          <w:noProof/>
        </w:rPr>
        <w:t>IEEE Trans. Multimed.</w:t>
      </w:r>
      <w:r w:rsidRPr="00A07BB9">
        <w:rPr>
          <w:noProof/>
        </w:rPr>
        <w:t>, 2017.</w:t>
      </w:r>
    </w:p>
    <w:p w14:paraId="682BAFF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0]</w:t>
      </w:r>
      <w:r w:rsidRPr="00A07BB9">
        <w:rPr>
          <w:noProof/>
        </w:rPr>
        <w:tab/>
        <w:t>“Anti-VM and Anti-Sandbox Explained - Cyberbit.” [Online]. Available: https://www.cyberbit.com/anti-vm-and-anti-sandbox-explained/. [Accessed: 12-</w:t>
      </w:r>
      <w:r w:rsidRPr="00A07BB9">
        <w:rPr>
          <w:noProof/>
        </w:rPr>
        <w:lastRenderedPageBreak/>
        <w:t>Mar-2018].</w:t>
      </w:r>
    </w:p>
    <w:p w14:paraId="6F0AD5B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1]</w:t>
      </w:r>
      <w:r w:rsidRPr="00A07BB9">
        <w:rPr>
          <w:noProof/>
        </w:rPr>
        <w:tab/>
        <w:t>“How Malware Detects Virtualized Environment (and its Countermeasures),” 2016. [Online]. Available: http://resources.infosecinstitute.com/how-malware-detects-virtualized-environment-and-its-countermeasures-an-overview/. [Accessed: 12-Mar-2018].</w:t>
      </w:r>
    </w:p>
    <w:p w14:paraId="0DB5F420"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2]</w:t>
      </w:r>
      <w:r w:rsidRPr="00A07BB9">
        <w:rPr>
          <w:noProof/>
        </w:rPr>
        <w:tab/>
        <w:t>C. Jämthagen, M. Hell, and B. Smeets, “A Technique for Remote Detection of Certain Virtual Machine Monitors,” Springer, Berlin, Heidelberg, 2012, pp. 129–137.</w:t>
      </w:r>
    </w:p>
    <w:p w14:paraId="186321E8"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3]</w:t>
      </w:r>
      <w:r w:rsidRPr="00A07BB9">
        <w:rPr>
          <w:noProof/>
        </w:rPr>
        <w:tab/>
        <w:t xml:space="preserve">M. Noorafiza, H. Maeda, T. Kinoshita, and R. Uda, “Virtual machine remote detection method using network timestamp in cloud computing,” in </w:t>
      </w:r>
      <w:r w:rsidRPr="00A07BB9">
        <w:rPr>
          <w:i/>
          <w:iCs/>
          <w:noProof/>
        </w:rPr>
        <w:t>8th International Conference for Internet Technology and Secured Transactions (ICITST-2013)</w:t>
      </w:r>
      <w:r w:rsidRPr="00A07BB9">
        <w:rPr>
          <w:noProof/>
        </w:rPr>
        <w:t>, 2013, pp. 375–380.</w:t>
      </w:r>
    </w:p>
    <w:p w14:paraId="2E187030"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4]</w:t>
      </w:r>
      <w:r w:rsidRPr="00A07BB9">
        <w:rPr>
          <w:noProof/>
        </w:rPr>
        <w:tab/>
        <w:t xml:space="preserve">J. Moten, A. Fitterer, E. Brazier, J. Leonard, and A. Brown, “Examining online college cyber cheating methods and prevention measures,” </w:t>
      </w:r>
      <w:r w:rsidRPr="00A07BB9">
        <w:rPr>
          <w:i/>
          <w:iCs/>
          <w:noProof/>
        </w:rPr>
        <w:t>Electron. J. e-Learning</w:t>
      </w:r>
      <w:r w:rsidRPr="00A07BB9">
        <w:rPr>
          <w:noProof/>
        </w:rPr>
        <w:t>, 2013.</w:t>
      </w:r>
    </w:p>
    <w:p w14:paraId="7A94B009" w14:textId="77777777" w:rsidR="00A07BB9" w:rsidRPr="00A07BB9" w:rsidRDefault="00A07BB9" w:rsidP="00A07BB9">
      <w:pPr>
        <w:widowControl w:val="0"/>
        <w:autoSpaceDE w:val="0"/>
        <w:autoSpaceDN w:val="0"/>
        <w:adjustRightInd w:val="0"/>
        <w:spacing w:after="240" w:line="360" w:lineRule="auto"/>
        <w:ind w:left="640" w:hanging="640"/>
        <w:rPr>
          <w:noProof/>
        </w:rPr>
      </w:pPr>
      <w:r w:rsidRPr="00A07BB9">
        <w:rPr>
          <w:noProof/>
        </w:rPr>
        <w:t>[115]</w:t>
      </w:r>
      <w:r w:rsidRPr="00A07BB9">
        <w:rPr>
          <w:noProof/>
        </w:rPr>
        <w:tab/>
        <w:t xml:space="preserve">W. A. Rosen and M. E. Carr, “An autonomous articulating desktop robot for proctoring remote online examinations,” in </w:t>
      </w:r>
      <w:r w:rsidRPr="00A07BB9">
        <w:rPr>
          <w:i/>
          <w:iCs/>
          <w:noProof/>
        </w:rPr>
        <w:t>2013 IEEE Frontiers in Education Conference (FIE)</w:t>
      </w:r>
      <w:r w:rsidRPr="00A07BB9">
        <w:rPr>
          <w:noProof/>
        </w:rPr>
        <w:t>, 2013, pp. 1935–1939.</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79" w:name="_Toc227485540"/>
      <w:bookmarkStart w:id="80" w:name="_Toc371596370"/>
      <w:bookmarkStart w:id="81" w:name="_Toc437263091"/>
      <w:bookmarkStart w:id="82" w:name="_Toc437856796"/>
      <w:r>
        <w:lastRenderedPageBreak/>
        <w:t>Lisa 1</w:t>
      </w:r>
      <w:bookmarkEnd w:id="79"/>
      <w:bookmarkEnd w:id="80"/>
      <w:bookmarkEnd w:id="81"/>
      <w:bookmarkEnd w:id="82"/>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uthor" w:initials="A">
    <w:p w14:paraId="1A59AEEA" w14:textId="77777777" w:rsidR="00CE03C3" w:rsidRDefault="00CE03C3" w:rsidP="00A77253">
      <w:pPr>
        <w:pStyle w:val="CommentText"/>
      </w:pPr>
      <w:r>
        <w:rPr>
          <w:rStyle w:val="CommentReference"/>
        </w:rPr>
        <w:annotationRef/>
      </w:r>
      <w:r>
        <w:t>andmesöödet?</w:t>
      </w:r>
    </w:p>
  </w:comment>
  <w:comment w:id="36" w:author="Author" w:initials="A">
    <w:p w14:paraId="58E8CBE8" w14:textId="77777777" w:rsidR="00CE03C3" w:rsidRDefault="00CE03C3" w:rsidP="00CF3943">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75E36D14" w14:textId="77777777" w:rsidR="00CE03C3" w:rsidRDefault="00CE03C3" w:rsidP="00CF3943">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30DC8463" w14:textId="56749440" w:rsidR="00CE03C3" w:rsidRDefault="00CE03C3" w:rsidP="00CF3943">
      <w:pPr>
        <w:pStyle w:val="BodyText"/>
      </w:pPr>
      <w:r>
        <w:t>Autoriseerib = õiguste andmine</w:t>
      </w:r>
    </w:p>
    <w:p w14:paraId="51684413" w14:textId="28086B2A" w:rsidR="00CE03C3" w:rsidRDefault="00CE03C3" w:rsidP="00CF3943">
      <w:pPr>
        <w:pStyle w:val="BodyText"/>
      </w:pPr>
    </w:p>
    <w:p w14:paraId="6603F110" w14:textId="4043E59A" w:rsidR="00CE03C3" w:rsidRDefault="00CE03C3" w:rsidP="00CF3943">
      <w:pPr>
        <w:pStyle w:val="BodyText"/>
      </w:pPr>
    </w:p>
    <w:p w14:paraId="07CC2947" w14:textId="77777777" w:rsidR="00CE03C3" w:rsidRDefault="00CE03C3" w:rsidP="00CF3943">
      <w:pPr>
        <w:pStyle w:val="BodyText"/>
      </w:pPr>
    </w:p>
    <w:p w14:paraId="4C9884BF" w14:textId="122963DD" w:rsidR="00CE03C3" w:rsidRDefault="00CE03C3">
      <w:pPr>
        <w:pStyle w:val="CommentText"/>
      </w:pPr>
    </w:p>
  </w:comment>
  <w:comment w:id="37" w:author="Author" w:initials="A">
    <w:p w14:paraId="1D414C22" w14:textId="77777777" w:rsidR="00CE03C3" w:rsidRDefault="00CE03C3" w:rsidP="00176433">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6D126487" w14:textId="77777777" w:rsidR="00CE03C3" w:rsidRDefault="00CE03C3" w:rsidP="00176433">
      <w:pPr>
        <w:pStyle w:val="BodyText"/>
      </w:pPr>
      <w:r>
        <w:t>Staatiline autentimine = enrollment, presentation, evaluation</w:t>
      </w:r>
    </w:p>
    <w:p w14:paraId="097AA7FE" w14:textId="418B6F80" w:rsidR="00CE03C3" w:rsidRDefault="00CE03C3">
      <w:pPr>
        <w:pStyle w:val="CommentText"/>
      </w:pPr>
    </w:p>
  </w:comment>
  <w:comment w:id="40" w:author="Author" w:initials="A">
    <w:p w14:paraId="737F31F6" w14:textId="4A4712CB" w:rsidR="00CE03C3" w:rsidRDefault="00CE03C3">
      <w:pPr>
        <w:pStyle w:val="CommentText"/>
      </w:pPr>
      <w:r>
        <w:rPr>
          <w:rStyle w:val="CommentReference"/>
        </w:rPr>
        <w:annotationRef/>
      </w:r>
      <w:r>
        <w:t>andmehulgal</w:t>
      </w:r>
    </w:p>
  </w:comment>
  <w:comment w:id="41" w:author="Author" w:initials="A">
    <w:p w14:paraId="5FB42BA1" w14:textId="7F90D5AD" w:rsidR="00CE03C3" w:rsidRDefault="00CE03C3">
      <w:pPr>
        <w:pStyle w:val="CommentText"/>
      </w:pPr>
      <w:r>
        <w:rPr>
          <w:rStyle w:val="CommentReference"/>
        </w:rPr>
        <w:annotationRef/>
      </w:r>
      <w:r>
        <w:t>Liveliness</w:t>
      </w:r>
    </w:p>
  </w:comment>
  <w:comment w:id="42" w:author="Author" w:initials="A">
    <w:p w14:paraId="65C49E8E" w14:textId="0BA51FF9" w:rsidR="00CE03C3" w:rsidRDefault="00CE03C3">
      <w:pPr>
        <w:pStyle w:val="CommentText"/>
      </w:pPr>
      <w:r>
        <w:rPr>
          <w:rStyle w:val="CommentReference"/>
        </w:rPr>
        <w:annotationRef/>
      </w:r>
      <w:r>
        <w:t>On ikka VR abil mudelite loomine?</w:t>
      </w:r>
    </w:p>
  </w:comment>
  <w:comment w:id="43" w:author="Author" w:initials="A">
    <w:p w14:paraId="2E17DBD4" w14:textId="43CFC5C5" w:rsidR="00CE03C3" w:rsidRDefault="00CE03C3">
      <w:pPr>
        <w:pStyle w:val="CommentText"/>
      </w:pPr>
      <w:r>
        <w:rPr>
          <w:rStyle w:val="CommentReference"/>
        </w:rPr>
        <w:annotationRef/>
      </w:r>
      <w:r>
        <w:t>On see lõik oluline? Tahaks välja jätta. Tundub kuidagi liiga udu.</w:t>
      </w:r>
    </w:p>
  </w:comment>
  <w:comment w:id="50" w:author="Author" w:initials="A">
    <w:p w14:paraId="73C635A2" w14:textId="6B187ECF" w:rsidR="00CE03C3" w:rsidRDefault="00CE03C3">
      <w:pPr>
        <w:pStyle w:val="CommentText"/>
      </w:pPr>
      <w:r>
        <w:rPr>
          <w:rStyle w:val="CommentReference"/>
        </w:rPr>
        <w:annotationRef/>
      </w:r>
      <w:r>
        <w:t>genuine user</w:t>
      </w:r>
    </w:p>
  </w:comment>
  <w:comment w:id="51" w:author="Author" w:initials="A">
    <w:p w14:paraId="1C10DC70" w14:textId="77777777" w:rsidR="00CE03C3" w:rsidRDefault="00CE03C3"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52" w:author="Author" w:initials="A">
    <w:p w14:paraId="184A45E3" w14:textId="2680E51A" w:rsidR="00CE03C3" w:rsidRDefault="00CE03C3">
      <w:pPr>
        <w:pStyle w:val="CommentText"/>
      </w:pPr>
      <w:r>
        <w:rPr>
          <w:rStyle w:val="CommentReference"/>
        </w:rPr>
        <w:annotationRef/>
      </w:r>
      <w:r>
        <w:t>Kas seda lõiku on vaja? Ei anna väga infot, lihtsalt viitab.</w:t>
      </w:r>
    </w:p>
  </w:comment>
  <w:comment w:id="53" w:author="Author" w:initials="A">
    <w:p w14:paraId="27C91CC7" w14:textId="77777777" w:rsidR="00CE03C3" w:rsidRDefault="00CE03C3"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CE03C3" w:rsidRDefault="00CE03C3" w:rsidP="001669C1">
      <w:pPr>
        <w:pStyle w:val="CommentText"/>
      </w:pPr>
    </w:p>
  </w:comment>
  <w:comment w:id="63" w:author="Author" w:initials="A">
    <w:p w14:paraId="6D1E5389" w14:textId="3BC5B298" w:rsidR="00CE03C3" w:rsidRDefault="00CE03C3">
      <w:pPr>
        <w:pStyle w:val="CommentText"/>
      </w:pPr>
      <w:r>
        <w:rPr>
          <w:rStyle w:val="CommentReference"/>
        </w:rPr>
        <w:annotationRef/>
      </w:r>
      <w:r>
        <w:t>eye movement dynamics</w:t>
      </w:r>
    </w:p>
  </w:comment>
  <w:comment w:id="64" w:author="Author" w:initials="A">
    <w:p w14:paraId="360969FD" w14:textId="12D2142C" w:rsidR="00CE03C3" w:rsidRDefault="00CE03C3">
      <w:pPr>
        <w:pStyle w:val="CommentText"/>
      </w:pPr>
      <w:r>
        <w:rPr>
          <w:rStyle w:val="CommentReference"/>
        </w:rPr>
        <w:annotationRef/>
      </w:r>
      <w:r>
        <w:t>multimodaalsete?</w:t>
      </w:r>
    </w:p>
  </w:comment>
  <w:comment w:id="65" w:author="Author" w:initials="A">
    <w:p w14:paraId="2A9042B6" w14:textId="306546CC" w:rsidR="00CE03C3" w:rsidRDefault="00CE03C3">
      <w:pPr>
        <w:pStyle w:val="CommentText"/>
      </w:pPr>
      <w:r>
        <w:rPr>
          <w:rStyle w:val="CommentReference"/>
        </w:rPr>
        <w:annotationRef/>
      </w:r>
      <w:r>
        <w:t>local sensitive histograms</w:t>
      </w:r>
    </w:p>
  </w:comment>
  <w:comment w:id="70" w:author="Author" w:initials="A">
    <w:p w14:paraId="1BA98F88" w14:textId="0909F758" w:rsidR="00CE03C3" w:rsidRDefault="00CE03C3">
      <w:pPr>
        <w:pStyle w:val="CommentText"/>
      </w:pPr>
      <w:r>
        <w:rPr>
          <w:rStyle w:val="CommentReference"/>
        </w:rPr>
        <w:annotationRef/>
      </w:r>
      <w:r>
        <w:t>operational system API != operation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59AEEA" w15:done="0"/>
  <w15:commentEx w15:paraId="4C9884BF" w15:done="0"/>
  <w15:commentEx w15:paraId="097AA7FE" w15:paraIdParent="4C9884BF"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59AEEA" w16cid:durableId="1E282384"/>
  <w16cid:commentId w16cid:paraId="4C9884BF" w16cid:durableId="1E6E6B9F"/>
  <w16cid:commentId w16cid:paraId="097AA7FE"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48EC6" w14:textId="77777777" w:rsidR="003D2245" w:rsidRDefault="003D2245">
      <w:r>
        <w:separator/>
      </w:r>
    </w:p>
    <w:p w14:paraId="292642CF" w14:textId="77777777" w:rsidR="003D2245" w:rsidRDefault="003D2245"/>
  </w:endnote>
  <w:endnote w:type="continuationSeparator" w:id="0">
    <w:p w14:paraId="45894C96" w14:textId="77777777" w:rsidR="003D2245" w:rsidRDefault="003D2245">
      <w:r>
        <w:continuationSeparator/>
      </w:r>
    </w:p>
    <w:p w14:paraId="3F4BE817" w14:textId="77777777" w:rsidR="003D2245" w:rsidRDefault="003D22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CE03C3" w:rsidRDefault="00CE03C3"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CE03C3" w:rsidRDefault="00CE03C3"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CE03C3" w:rsidRDefault="00CE03C3"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8A1AE" w14:textId="77777777" w:rsidR="003D2245" w:rsidRDefault="003D2245">
      <w:r>
        <w:separator/>
      </w:r>
    </w:p>
    <w:p w14:paraId="22EF7178" w14:textId="77777777" w:rsidR="003D2245" w:rsidRDefault="003D2245"/>
  </w:footnote>
  <w:footnote w:type="continuationSeparator" w:id="0">
    <w:p w14:paraId="0B085D43" w14:textId="77777777" w:rsidR="003D2245" w:rsidRDefault="003D2245">
      <w:r>
        <w:continuationSeparator/>
      </w:r>
    </w:p>
    <w:p w14:paraId="5AEE79ED" w14:textId="77777777" w:rsidR="003D2245" w:rsidRDefault="003D224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0"/>
  </w:num>
  <w:num w:numId="3">
    <w:abstractNumId w:val="1"/>
  </w:num>
  <w:num w:numId="4">
    <w:abstractNumId w:val="6"/>
  </w:num>
  <w:num w:numId="5">
    <w:abstractNumId w:val="6"/>
  </w:num>
  <w:num w:numId="6">
    <w:abstractNumId w:val="2"/>
  </w:num>
  <w:num w:numId="7">
    <w:abstractNumId w:val="3"/>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tKwFADkS+H4tAAAA"/>
  </w:docVars>
  <w:rsids>
    <w:rsidRoot w:val="00C36235"/>
    <w:rsid w:val="00001A79"/>
    <w:rsid w:val="00002DE9"/>
    <w:rsid w:val="00010636"/>
    <w:rsid w:val="00011347"/>
    <w:rsid w:val="00013F71"/>
    <w:rsid w:val="000147D5"/>
    <w:rsid w:val="00014D45"/>
    <w:rsid w:val="00015430"/>
    <w:rsid w:val="0001641B"/>
    <w:rsid w:val="00017C6D"/>
    <w:rsid w:val="00017F31"/>
    <w:rsid w:val="0002145D"/>
    <w:rsid w:val="00032391"/>
    <w:rsid w:val="00032459"/>
    <w:rsid w:val="00033DCD"/>
    <w:rsid w:val="00034E3C"/>
    <w:rsid w:val="00041028"/>
    <w:rsid w:val="000432CC"/>
    <w:rsid w:val="000470E1"/>
    <w:rsid w:val="00047B22"/>
    <w:rsid w:val="0005071B"/>
    <w:rsid w:val="0005164D"/>
    <w:rsid w:val="00052969"/>
    <w:rsid w:val="0005414F"/>
    <w:rsid w:val="00054979"/>
    <w:rsid w:val="000566EE"/>
    <w:rsid w:val="00056CD5"/>
    <w:rsid w:val="000602CF"/>
    <w:rsid w:val="00060340"/>
    <w:rsid w:val="00061A4D"/>
    <w:rsid w:val="00063ADC"/>
    <w:rsid w:val="000646EE"/>
    <w:rsid w:val="00064E84"/>
    <w:rsid w:val="000650B0"/>
    <w:rsid w:val="000719E9"/>
    <w:rsid w:val="00072E22"/>
    <w:rsid w:val="00074161"/>
    <w:rsid w:val="00075F65"/>
    <w:rsid w:val="00077C9B"/>
    <w:rsid w:val="000800B9"/>
    <w:rsid w:val="00081F28"/>
    <w:rsid w:val="00083264"/>
    <w:rsid w:val="000833C2"/>
    <w:rsid w:val="00084533"/>
    <w:rsid w:val="00084D43"/>
    <w:rsid w:val="00096CAB"/>
    <w:rsid w:val="0009720F"/>
    <w:rsid w:val="000A29F2"/>
    <w:rsid w:val="000A505C"/>
    <w:rsid w:val="000A5C8B"/>
    <w:rsid w:val="000A64E5"/>
    <w:rsid w:val="000A65FC"/>
    <w:rsid w:val="000A7367"/>
    <w:rsid w:val="000B14F9"/>
    <w:rsid w:val="000B4EFD"/>
    <w:rsid w:val="000B60B0"/>
    <w:rsid w:val="000C3456"/>
    <w:rsid w:val="000C495A"/>
    <w:rsid w:val="000C4EF1"/>
    <w:rsid w:val="000D1190"/>
    <w:rsid w:val="000D6900"/>
    <w:rsid w:val="000E5165"/>
    <w:rsid w:val="000E5AE8"/>
    <w:rsid w:val="000E7EEF"/>
    <w:rsid w:val="000F1B0B"/>
    <w:rsid w:val="000F6375"/>
    <w:rsid w:val="000F741C"/>
    <w:rsid w:val="001001A6"/>
    <w:rsid w:val="00101234"/>
    <w:rsid w:val="00102AF8"/>
    <w:rsid w:val="00103C8D"/>
    <w:rsid w:val="00105501"/>
    <w:rsid w:val="00107116"/>
    <w:rsid w:val="001120B4"/>
    <w:rsid w:val="001120BE"/>
    <w:rsid w:val="00117ADC"/>
    <w:rsid w:val="001204C8"/>
    <w:rsid w:val="00122D00"/>
    <w:rsid w:val="001238AF"/>
    <w:rsid w:val="0012592D"/>
    <w:rsid w:val="00127DE9"/>
    <w:rsid w:val="001306D2"/>
    <w:rsid w:val="001309DB"/>
    <w:rsid w:val="0013416A"/>
    <w:rsid w:val="00137E18"/>
    <w:rsid w:val="00142D7A"/>
    <w:rsid w:val="00143C5F"/>
    <w:rsid w:val="00143FEF"/>
    <w:rsid w:val="001443ED"/>
    <w:rsid w:val="00147929"/>
    <w:rsid w:val="00147F52"/>
    <w:rsid w:val="00150080"/>
    <w:rsid w:val="00150112"/>
    <w:rsid w:val="00150344"/>
    <w:rsid w:val="001509EB"/>
    <w:rsid w:val="00152FAD"/>
    <w:rsid w:val="00153B81"/>
    <w:rsid w:val="00157D2C"/>
    <w:rsid w:val="00161F76"/>
    <w:rsid w:val="0016246C"/>
    <w:rsid w:val="001669C1"/>
    <w:rsid w:val="00167F2B"/>
    <w:rsid w:val="00174410"/>
    <w:rsid w:val="001755C1"/>
    <w:rsid w:val="00175C3D"/>
    <w:rsid w:val="00176433"/>
    <w:rsid w:val="00176551"/>
    <w:rsid w:val="00177AD7"/>
    <w:rsid w:val="00180953"/>
    <w:rsid w:val="00180E6A"/>
    <w:rsid w:val="00181C6C"/>
    <w:rsid w:val="00181CAC"/>
    <w:rsid w:val="00182FF9"/>
    <w:rsid w:val="001835F8"/>
    <w:rsid w:val="0018369C"/>
    <w:rsid w:val="00184477"/>
    <w:rsid w:val="00184D16"/>
    <w:rsid w:val="00186221"/>
    <w:rsid w:val="00186CCC"/>
    <w:rsid w:val="00186F83"/>
    <w:rsid w:val="00187427"/>
    <w:rsid w:val="00196202"/>
    <w:rsid w:val="001963F9"/>
    <w:rsid w:val="00196B9D"/>
    <w:rsid w:val="0019797D"/>
    <w:rsid w:val="001A1440"/>
    <w:rsid w:val="001A27F9"/>
    <w:rsid w:val="001A3021"/>
    <w:rsid w:val="001A6E85"/>
    <w:rsid w:val="001A7A41"/>
    <w:rsid w:val="001A7E2C"/>
    <w:rsid w:val="001A7FE5"/>
    <w:rsid w:val="001B572E"/>
    <w:rsid w:val="001B5830"/>
    <w:rsid w:val="001C3C96"/>
    <w:rsid w:val="001C4F0D"/>
    <w:rsid w:val="001C5DCC"/>
    <w:rsid w:val="001D0C85"/>
    <w:rsid w:val="001D1786"/>
    <w:rsid w:val="001D4D5D"/>
    <w:rsid w:val="001E0570"/>
    <w:rsid w:val="001E11DB"/>
    <w:rsid w:val="001E2A10"/>
    <w:rsid w:val="001F0215"/>
    <w:rsid w:val="001F3DA2"/>
    <w:rsid w:val="001F4A82"/>
    <w:rsid w:val="001F4F97"/>
    <w:rsid w:val="001F5862"/>
    <w:rsid w:val="0020072C"/>
    <w:rsid w:val="00200DC5"/>
    <w:rsid w:val="00201EFB"/>
    <w:rsid w:val="002026E3"/>
    <w:rsid w:val="002067A9"/>
    <w:rsid w:val="002102AE"/>
    <w:rsid w:val="00210BCA"/>
    <w:rsid w:val="00210C51"/>
    <w:rsid w:val="002117C9"/>
    <w:rsid w:val="002119E1"/>
    <w:rsid w:val="00211C99"/>
    <w:rsid w:val="00212EA4"/>
    <w:rsid w:val="002130E5"/>
    <w:rsid w:val="00214208"/>
    <w:rsid w:val="00216C79"/>
    <w:rsid w:val="00220288"/>
    <w:rsid w:val="00220CA4"/>
    <w:rsid w:val="002217FC"/>
    <w:rsid w:val="00222D69"/>
    <w:rsid w:val="0022332E"/>
    <w:rsid w:val="0023269B"/>
    <w:rsid w:val="00233042"/>
    <w:rsid w:val="00237B5B"/>
    <w:rsid w:val="0024159F"/>
    <w:rsid w:val="002419DE"/>
    <w:rsid w:val="00242187"/>
    <w:rsid w:val="0024218B"/>
    <w:rsid w:val="002450A2"/>
    <w:rsid w:val="00245CF9"/>
    <w:rsid w:val="00245DF1"/>
    <w:rsid w:val="002508F0"/>
    <w:rsid w:val="002521DC"/>
    <w:rsid w:val="00252687"/>
    <w:rsid w:val="00252D26"/>
    <w:rsid w:val="0025544D"/>
    <w:rsid w:val="00263135"/>
    <w:rsid w:val="0026357D"/>
    <w:rsid w:val="00263D3A"/>
    <w:rsid w:val="00264CE4"/>
    <w:rsid w:val="0026729E"/>
    <w:rsid w:val="00270432"/>
    <w:rsid w:val="0027141B"/>
    <w:rsid w:val="0027417C"/>
    <w:rsid w:val="00276AC7"/>
    <w:rsid w:val="00277B57"/>
    <w:rsid w:val="00282C0B"/>
    <w:rsid w:val="002839C0"/>
    <w:rsid w:val="002847E4"/>
    <w:rsid w:val="00284B63"/>
    <w:rsid w:val="00285161"/>
    <w:rsid w:val="00285E52"/>
    <w:rsid w:val="0028728C"/>
    <w:rsid w:val="00287B0C"/>
    <w:rsid w:val="00290339"/>
    <w:rsid w:val="002905CD"/>
    <w:rsid w:val="002945BD"/>
    <w:rsid w:val="002958AB"/>
    <w:rsid w:val="002968D2"/>
    <w:rsid w:val="00296C7A"/>
    <w:rsid w:val="002A3EBD"/>
    <w:rsid w:val="002A4C55"/>
    <w:rsid w:val="002A4CC4"/>
    <w:rsid w:val="002A5DBD"/>
    <w:rsid w:val="002A7049"/>
    <w:rsid w:val="002A76BB"/>
    <w:rsid w:val="002A7DDF"/>
    <w:rsid w:val="002B240D"/>
    <w:rsid w:val="002B55AC"/>
    <w:rsid w:val="002B5BA6"/>
    <w:rsid w:val="002B714B"/>
    <w:rsid w:val="002C05CB"/>
    <w:rsid w:val="002C4622"/>
    <w:rsid w:val="002C56E4"/>
    <w:rsid w:val="002C5E86"/>
    <w:rsid w:val="002D1363"/>
    <w:rsid w:val="002D3C66"/>
    <w:rsid w:val="002D681B"/>
    <w:rsid w:val="002E2830"/>
    <w:rsid w:val="002E2C89"/>
    <w:rsid w:val="002E31AE"/>
    <w:rsid w:val="002F2282"/>
    <w:rsid w:val="002F3475"/>
    <w:rsid w:val="002F4D39"/>
    <w:rsid w:val="002F54E2"/>
    <w:rsid w:val="002F5DDF"/>
    <w:rsid w:val="002F66CB"/>
    <w:rsid w:val="00300EF2"/>
    <w:rsid w:val="00304A09"/>
    <w:rsid w:val="003074FC"/>
    <w:rsid w:val="00307555"/>
    <w:rsid w:val="0031034F"/>
    <w:rsid w:val="00313575"/>
    <w:rsid w:val="003144FC"/>
    <w:rsid w:val="00314C46"/>
    <w:rsid w:val="0032094A"/>
    <w:rsid w:val="00320B5B"/>
    <w:rsid w:val="00321557"/>
    <w:rsid w:val="00321A3C"/>
    <w:rsid w:val="003224C3"/>
    <w:rsid w:val="00323C30"/>
    <w:rsid w:val="00332BE6"/>
    <w:rsid w:val="00334ACB"/>
    <w:rsid w:val="00336E6B"/>
    <w:rsid w:val="00340917"/>
    <w:rsid w:val="00342C3D"/>
    <w:rsid w:val="00342EF9"/>
    <w:rsid w:val="00344986"/>
    <w:rsid w:val="00345388"/>
    <w:rsid w:val="00345505"/>
    <w:rsid w:val="0034761E"/>
    <w:rsid w:val="00347691"/>
    <w:rsid w:val="003478FA"/>
    <w:rsid w:val="00351B63"/>
    <w:rsid w:val="00351F77"/>
    <w:rsid w:val="003539E8"/>
    <w:rsid w:val="00354D6F"/>
    <w:rsid w:val="00355790"/>
    <w:rsid w:val="0035626B"/>
    <w:rsid w:val="00361DC3"/>
    <w:rsid w:val="00364E46"/>
    <w:rsid w:val="00367AA3"/>
    <w:rsid w:val="0037339C"/>
    <w:rsid w:val="00374CC6"/>
    <w:rsid w:val="00376D36"/>
    <w:rsid w:val="003779E2"/>
    <w:rsid w:val="003812EA"/>
    <w:rsid w:val="00383E5C"/>
    <w:rsid w:val="00384B02"/>
    <w:rsid w:val="00385028"/>
    <w:rsid w:val="00387AD9"/>
    <w:rsid w:val="003911EB"/>
    <w:rsid w:val="00391C0B"/>
    <w:rsid w:val="00393192"/>
    <w:rsid w:val="00394528"/>
    <w:rsid w:val="003946B2"/>
    <w:rsid w:val="003A15AA"/>
    <w:rsid w:val="003A69A1"/>
    <w:rsid w:val="003A70D7"/>
    <w:rsid w:val="003B01A5"/>
    <w:rsid w:val="003B0494"/>
    <w:rsid w:val="003B0EA3"/>
    <w:rsid w:val="003B17ED"/>
    <w:rsid w:val="003B2BBB"/>
    <w:rsid w:val="003B354D"/>
    <w:rsid w:val="003B49C0"/>
    <w:rsid w:val="003B4B3E"/>
    <w:rsid w:val="003B6791"/>
    <w:rsid w:val="003C0FDF"/>
    <w:rsid w:val="003C17F2"/>
    <w:rsid w:val="003C2C09"/>
    <w:rsid w:val="003C2D6E"/>
    <w:rsid w:val="003C451D"/>
    <w:rsid w:val="003C4529"/>
    <w:rsid w:val="003C5C93"/>
    <w:rsid w:val="003C69E7"/>
    <w:rsid w:val="003D17D0"/>
    <w:rsid w:val="003D2245"/>
    <w:rsid w:val="003E0D45"/>
    <w:rsid w:val="003E1F89"/>
    <w:rsid w:val="003E2939"/>
    <w:rsid w:val="003E4D00"/>
    <w:rsid w:val="003F5DFC"/>
    <w:rsid w:val="003F7539"/>
    <w:rsid w:val="00401E43"/>
    <w:rsid w:val="004022F7"/>
    <w:rsid w:val="00402B44"/>
    <w:rsid w:val="0040413D"/>
    <w:rsid w:val="00404917"/>
    <w:rsid w:val="004051CB"/>
    <w:rsid w:val="00407B77"/>
    <w:rsid w:val="00411E81"/>
    <w:rsid w:val="004131D2"/>
    <w:rsid w:val="00413C1F"/>
    <w:rsid w:val="00413E66"/>
    <w:rsid w:val="00416B29"/>
    <w:rsid w:val="0042085A"/>
    <w:rsid w:val="00420B4A"/>
    <w:rsid w:val="00422C3C"/>
    <w:rsid w:val="00424CFF"/>
    <w:rsid w:val="00430022"/>
    <w:rsid w:val="00431BCB"/>
    <w:rsid w:val="00433371"/>
    <w:rsid w:val="0043393E"/>
    <w:rsid w:val="0044161C"/>
    <w:rsid w:val="00445E44"/>
    <w:rsid w:val="00446679"/>
    <w:rsid w:val="0044720D"/>
    <w:rsid w:val="00457177"/>
    <w:rsid w:val="00460170"/>
    <w:rsid w:val="00460917"/>
    <w:rsid w:val="00460DBD"/>
    <w:rsid w:val="00461328"/>
    <w:rsid w:val="0046396B"/>
    <w:rsid w:val="0046558E"/>
    <w:rsid w:val="00465620"/>
    <w:rsid w:val="004668C5"/>
    <w:rsid w:val="0046769E"/>
    <w:rsid w:val="00467C77"/>
    <w:rsid w:val="00470604"/>
    <w:rsid w:val="004710A8"/>
    <w:rsid w:val="004719C3"/>
    <w:rsid w:val="00475AB8"/>
    <w:rsid w:val="00477233"/>
    <w:rsid w:val="00480A07"/>
    <w:rsid w:val="00485B75"/>
    <w:rsid w:val="004866BE"/>
    <w:rsid w:val="0049037E"/>
    <w:rsid w:val="004920B8"/>
    <w:rsid w:val="00492A9A"/>
    <w:rsid w:val="004972F8"/>
    <w:rsid w:val="004A3CE8"/>
    <w:rsid w:val="004A4B6C"/>
    <w:rsid w:val="004A6805"/>
    <w:rsid w:val="004B0868"/>
    <w:rsid w:val="004B1E51"/>
    <w:rsid w:val="004B4AC8"/>
    <w:rsid w:val="004B538D"/>
    <w:rsid w:val="004B5400"/>
    <w:rsid w:val="004B6CF6"/>
    <w:rsid w:val="004B7283"/>
    <w:rsid w:val="004C1C8E"/>
    <w:rsid w:val="004C3A7A"/>
    <w:rsid w:val="004C6DDB"/>
    <w:rsid w:val="004C6F89"/>
    <w:rsid w:val="004C73F2"/>
    <w:rsid w:val="004D1559"/>
    <w:rsid w:val="004D2639"/>
    <w:rsid w:val="004D3393"/>
    <w:rsid w:val="004D4AF4"/>
    <w:rsid w:val="004D6E49"/>
    <w:rsid w:val="004D76FA"/>
    <w:rsid w:val="004E465E"/>
    <w:rsid w:val="004E6E93"/>
    <w:rsid w:val="004E7828"/>
    <w:rsid w:val="004E7AA4"/>
    <w:rsid w:val="004F0133"/>
    <w:rsid w:val="004F1036"/>
    <w:rsid w:val="004F3C5E"/>
    <w:rsid w:val="004F564B"/>
    <w:rsid w:val="004F5F89"/>
    <w:rsid w:val="004F74F0"/>
    <w:rsid w:val="00501AAD"/>
    <w:rsid w:val="00501EA2"/>
    <w:rsid w:val="005075FB"/>
    <w:rsid w:val="00510A28"/>
    <w:rsid w:val="00511D41"/>
    <w:rsid w:val="00511E8C"/>
    <w:rsid w:val="005120C0"/>
    <w:rsid w:val="00512F96"/>
    <w:rsid w:val="0051389C"/>
    <w:rsid w:val="00514131"/>
    <w:rsid w:val="00516EC5"/>
    <w:rsid w:val="005203D2"/>
    <w:rsid w:val="00521296"/>
    <w:rsid w:val="00521E01"/>
    <w:rsid w:val="0052361C"/>
    <w:rsid w:val="005238A1"/>
    <w:rsid w:val="005238DE"/>
    <w:rsid w:val="00523FC8"/>
    <w:rsid w:val="00526429"/>
    <w:rsid w:val="00527A80"/>
    <w:rsid w:val="00533B88"/>
    <w:rsid w:val="00534CFF"/>
    <w:rsid w:val="00536998"/>
    <w:rsid w:val="0053745D"/>
    <w:rsid w:val="00540171"/>
    <w:rsid w:val="00540DFA"/>
    <w:rsid w:val="00540F52"/>
    <w:rsid w:val="00541C4D"/>
    <w:rsid w:val="00543B6D"/>
    <w:rsid w:val="0054656B"/>
    <w:rsid w:val="00546BBD"/>
    <w:rsid w:val="005525F8"/>
    <w:rsid w:val="00553811"/>
    <w:rsid w:val="0055574C"/>
    <w:rsid w:val="005560A0"/>
    <w:rsid w:val="00557F16"/>
    <w:rsid w:val="0056097F"/>
    <w:rsid w:val="00560E2E"/>
    <w:rsid w:val="0056154A"/>
    <w:rsid w:val="005635A0"/>
    <w:rsid w:val="00563D58"/>
    <w:rsid w:val="0056473F"/>
    <w:rsid w:val="00564C78"/>
    <w:rsid w:val="005666DD"/>
    <w:rsid w:val="005721C4"/>
    <w:rsid w:val="005725D0"/>
    <w:rsid w:val="00573BAB"/>
    <w:rsid w:val="00585DF2"/>
    <w:rsid w:val="00587AB8"/>
    <w:rsid w:val="00593AB2"/>
    <w:rsid w:val="00595208"/>
    <w:rsid w:val="005956B9"/>
    <w:rsid w:val="00596A9D"/>
    <w:rsid w:val="00596BDF"/>
    <w:rsid w:val="00596CC9"/>
    <w:rsid w:val="005979B1"/>
    <w:rsid w:val="00597DEB"/>
    <w:rsid w:val="005A2094"/>
    <w:rsid w:val="005A3221"/>
    <w:rsid w:val="005A445D"/>
    <w:rsid w:val="005B0018"/>
    <w:rsid w:val="005B431F"/>
    <w:rsid w:val="005B46AB"/>
    <w:rsid w:val="005B54C2"/>
    <w:rsid w:val="005B58CB"/>
    <w:rsid w:val="005B5910"/>
    <w:rsid w:val="005C04B7"/>
    <w:rsid w:val="005C3605"/>
    <w:rsid w:val="005C4227"/>
    <w:rsid w:val="005C53B4"/>
    <w:rsid w:val="005C5A2A"/>
    <w:rsid w:val="005D05C0"/>
    <w:rsid w:val="005D3199"/>
    <w:rsid w:val="005D3591"/>
    <w:rsid w:val="005D439F"/>
    <w:rsid w:val="005D5BC3"/>
    <w:rsid w:val="005D7D0D"/>
    <w:rsid w:val="005E046C"/>
    <w:rsid w:val="005E33CA"/>
    <w:rsid w:val="005E747E"/>
    <w:rsid w:val="005F0ABD"/>
    <w:rsid w:val="005F2424"/>
    <w:rsid w:val="005F3129"/>
    <w:rsid w:val="005F37BD"/>
    <w:rsid w:val="005F3F6F"/>
    <w:rsid w:val="005F5678"/>
    <w:rsid w:val="00600E6E"/>
    <w:rsid w:val="0060476D"/>
    <w:rsid w:val="00606D95"/>
    <w:rsid w:val="0060734E"/>
    <w:rsid w:val="006078E7"/>
    <w:rsid w:val="00610198"/>
    <w:rsid w:val="00610248"/>
    <w:rsid w:val="006108F4"/>
    <w:rsid w:val="00611285"/>
    <w:rsid w:val="00614FED"/>
    <w:rsid w:val="0061523A"/>
    <w:rsid w:val="006170B0"/>
    <w:rsid w:val="006216EE"/>
    <w:rsid w:val="006240AC"/>
    <w:rsid w:val="006240F1"/>
    <w:rsid w:val="00625444"/>
    <w:rsid w:val="0062575D"/>
    <w:rsid w:val="00626054"/>
    <w:rsid w:val="0063143B"/>
    <w:rsid w:val="00632991"/>
    <w:rsid w:val="006329EE"/>
    <w:rsid w:val="0063647C"/>
    <w:rsid w:val="00636ABB"/>
    <w:rsid w:val="00642105"/>
    <w:rsid w:val="00645BC9"/>
    <w:rsid w:val="00647F91"/>
    <w:rsid w:val="0065159D"/>
    <w:rsid w:val="00651E91"/>
    <w:rsid w:val="00653C07"/>
    <w:rsid w:val="00653F5F"/>
    <w:rsid w:val="00656A03"/>
    <w:rsid w:val="00660FD6"/>
    <w:rsid w:val="00662480"/>
    <w:rsid w:val="00666A63"/>
    <w:rsid w:val="00666D57"/>
    <w:rsid w:val="00671FDC"/>
    <w:rsid w:val="00672277"/>
    <w:rsid w:val="0067385C"/>
    <w:rsid w:val="00674432"/>
    <w:rsid w:val="006767C6"/>
    <w:rsid w:val="00676D32"/>
    <w:rsid w:val="0067760B"/>
    <w:rsid w:val="006805CF"/>
    <w:rsid w:val="00681CBF"/>
    <w:rsid w:val="0068218E"/>
    <w:rsid w:val="00682754"/>
    <w:rsid w:val="006828A1"/>
    <w:rsid w:val="00682A83"/>
    <w:rsid w:val="00685207"/>
    <w:rsid w:val="00690594"/>
    <w:rsid w:val="00690EBB"/>
    <w:rsid w:val="00692B62"/>
    <w:rsid w:val="0069619A"/>
    <w:rsid w:val="006A0426"/>
    <w:rsid w:val="006A316B"/>
    <w:rsid w:val="006A7D61"/>
    <w:rsid w:val="006B0462"/>
    <w:rsid w:val="006B1020"/>
    <w:rsid w:val="006B1090"/>
    <w:rsid w:val="006B1688"/>
    <w:rsid w:val="006B56CE"/>
    <w:rsid w:val="006B6DC1"/>
    <w:rsid w:val="006B7DCA"/>
    <w:rsid w:val="006C1427"/>
    <w:rsid w:val="006C3899"/>
    <w:rsid w:val="006C567E"/>
    <w:rsid w:val="006C5F87"/>
    <w:rsid w:val="006C7CC5"/>
    <w:rsid w:val="006D0DA2"/>
    <w:rsid w:val="006D1CFE"/>
    <w:rsid w:val="006D2796"/>
    <w:rsid w:val="006D33D4"/>
    <w:rsid w:val="006D3D72"/>
    <w:rsid w:val="006D457D"/>
    <w:rsid w:val="006D498E"/>
    <w:rsid w:val="006D53D1"/>
    <w:rsid w:val="006D6158"/>
    <w:rsid w:val="006D72F1"/>
    <w:rsid w:val="006D7368"/>
    <w:rsid w:val="006D769E"/>
    <w:rsid w:val="006D795A"/>
    <w:rsid w:val="006E0C63"/>
    <w:rsid w:val="006E1CA5"/>
    <w:rsid w:val="006F4A3C"/>
    <w:rsid w:val="006F6055"/>
    <w:rsid w:val="00703AF4"/>
    <w:rsid w:val="00703F87"/>
    <w:rsid w:val="0070454E"/>
    <w:rsid w:val="00710AD6"/>
    <w:rsid w:val="00711573"/>
    <w:rsid w:val="007129DB"/>
    <w:rsid w:val="00712D46"/>
    <w:rsid w:val="00713334"/>
    <w:rsid w:val="007133E0"/>
    <w:rsid w:val="00714455"/>
    <w:rsid w:val="00721CBB"/>
    <w:rsid w:val="00723149"/>
    <w:rsid w:val="00724ECA"/>
    <w:rsid w:val="0072572D"/>
    <w:rsid w:val="00731CAB"/>
    <w:rsid w:val="00732468"/>
    <w:rsid w:val="00733CC6"/>
    <w:rsid w:val="00737BA1"/>
    <w:rsid w:val="0074166F"/>
    <w:rsid w:val="0074330D"/>
    <w:rsid w:val="0074434C"/>
    <w:rsid w:val="007446C7"/>
    <w:rsid w:val="00747A9E"/>
    <w:rsid w:val="00751BC5"/>
    <w:rsid w:val="00752A36"/>
    <w:rsid w:val="00755E37"/>
    <w:rsid w:val="0075610B"/>
    <w:rsid w:val="007609F4"/>
    <w:rsid w:val="00760F58"/>
    <w:rsid w:val="0076116D"/>
    <w:rsid w:val="0076342C"/>
    <w:rsid w:val="00763973"/>
    <w:rsid w:val="0076619B"/>
    <w:rsid w:val="007675B6"/>
    <w:rsid w:val="007703ED"/>
    <w:rsid w:val="00770DAE"/>
    <w:rsid w:val="00775D33"/>
    <w:rsid w:val="00776DB6"/>
    <w:rsid w:val="007824D6"/>
    <w:rsid w:val="007837AF"/>
    <w:rsid w:val="00783898"/>
    <w:rsid w:val="00784D36"/>
    <w:rsid w:val="00786754"/>
    <w:rsid w:val="0079055F"/>
    <w:rsid w:val="007911A4"/>
    <w:rsid w:val="00793298"/>
    <w:rsid w:val="00793A0E"/>
    <w:rsid w:val="00795613"/>
    <w:rsid w:val="007A070C"/>
    <w:rsid w:val="007A1847"/>
    <w:rsid w:val="007A2F70"/>
    <w:rsid w:val="007A4069"/>
    <w:rsid w:val="007A6DBA"/>
    <w:rsid w:val="007B11DB"/>
    <w:rsid w:val="007B4BF5"/>
    <w:rsid w:val="007B5E8E"/>
    <w:rsid w:val="007B5F3C"/>
    <w:rsid w:val="007B67E3"/>
    <w:rsid w:val="007C0D9E"/>
    <w:rsid w:val="007C4AA7"/>
    <w:rsid w:val="007C506C"/>
    <w:rsid w:val="007C6F60"/>
    <w:rsid w:val="007D060A"/>
    <w:rsid w:val="007D0F2C"/>
    <w:rsid w:val="007D1C16"/>
    <w:rsid w:val="007D4135"/>
    <w:rsid w:val="007D5D91"/>
    <w:rsid w:val="007D6D33"/>
    <w:rsid w:val="007E00C9"/>
    <w:rsid w:val="007E313D"/>
    <w:rsid w:val="007E6243"/>
    <w:rsid w:val="007E6A49"/>
    <w:rsid w:val="007E75E6"/>
    <w:rsid w:val="007F064D"/>
    <w:rsid w:val="007F217F"/>
    <w:rsid w:val="007F2DC5"/>
    <w:rsid w:val="007F5026"/>
    <w:rsid w:val="007F5A2A"/>
    <w:rsid w:val="00801678"/>
    <w:rsid w:val="00802FBD"/>
    <w:rsid w:val="00805CE3"/>
    <w:rsid w:val="0081161B"/>
    <w:rsid w:val="00814BB5"/>
    <w:rsid w:val="00816CE5"/>
    <w:rsid w:val="00817773"/>
    <w:rsid w:val="00820DDE"/>
    <w:rsid w:val="00821E29"/>
    <w:rsid w:val="008221A4"/>
    <w:rsid w:val="00823D41"/>
    <w:rsid w:val="00823FEF"/>
    <w:rsid w:val="0082627A"/>
    <w:rsid w:val="0083056E"/>
    <w:rsid w:val="0083195D"/>
    <w:rsid w:val="00834230"/>
    <w:rsid w:val="008353AF"/>
    <w:rsid w:val="00837823"/>
    <w:rsid w:val="00840A5A"/>
    <w:rsid w:val="00845135"/>
    <w:rsid w:val="00846675"/>
    <w:rsid w:val="00852AC2"/>
    <w:rsid w:val="00854F32"/>
    <w:rsid w:val="0085634B"/>
    <w:rsid w:val="00856603"/>
    <w:rsid w:val="00861C3E"/>
    <w:rsid w:val="00862AC6"/>
    <w:rsid w:val="0086309C"/>
    <w:rsid w:val="008636A1"/>
    <w:rsid w:val="00865FC2"/>
    <w:rsid w:val="00870077"/>
    <w:rsid w:val="00872189"/>
    <w:rsid w:val="008726F8"/>
    <w:rsid w:val="00875218"/>
    <w:rsid w:val="0087606D"/>
    <w:rsid w:val="008771BF"/>
    <w:rsid w:val="00881D24"/>
    <w:rsid w:val="00886663"/>
    <w:rsid w:val="00894D30"/>
    <w:rsid w:val="00897BDB"/>
    <w:rsid w:val="008A0580"/>
    <w:rsid w:val="008A1186"/>
    <w:rsid w:val="008A2322"/>
    <w:rsid w:val="008A24E2"/>
    <w:rsid w:val="008A4082"/>
    <w:rsid w:val="008B10E5"/>
    <w:rsid w:val="008B27A8"/>
    <w:rsid w:val="008B511C"/>
    <w:rsid w:val="008B5D57"/>
    <w:rsid w:val="008B602B"/>
    <w:rsid w:val="008B62EA"/>
    <w:rsid w:val="008C01DC"/>
    <w:rsid w:val="008C2A0B"/>
    <w:rsid w:val="008C38FD"/>
    <w:rsid w:val="008C4002"/>
    <w:rsid w:val="008C44DA"/>
    <w:rsid w:val="008C4FAC"/>
    <w:rsid w:val="008C51BE"/>
    <w:rsid w:val="008C51C6"/>
    <w:rsid w:val="008C528B"/>
    <w:rsid w:val="008C6416"/>
    <w:rsid w:val="008C7302"/>
    <w:rsid w:val="008D2DA1"/>
    <w:rsid w:val="008D350C"/>
    <w:rsid w:val="008D47D4"/>
    <w:rsid w:val="008D4C87"/>
    <w:rsid w:val="008D4F7F"/>
    <w:rsid w:val="008D63E3"/>
    <w:rsid w:val="008D666F"/>
    <w:rsid w:val="008D6F90"/>
    <w:rsid w:val="008D6FB3"/>
    <w:rsid w:val="008D7D5D"/>
    <w:rsid w:val="008E00C9"/>
    <w:rsid w:val="008E0D2A"/>
    <w:rsid w:val="008E27D7"/>
    <w:rsid w:val="008E346F"/>
    <w:rsid w:val="008E757C"/>
    <w:rsid w:val="008F2EB9"/>
    <w:rsid w:val="008F792D"/>
    <w:rsid w:val="008F7C25"/>
    <w:rsid w:val="0090263D"/>
    <w:rsid w:val="00903C91"/>
    <w:rsid w:val="00904584"/>
    <w:rsid w:val="00904756"/>
    <w:rsid w:val="009053E5"/>
    <w:rsid w:val="0090724D"/>
    <w:rsid w:val="009102EF"/>
    <w:rsid w:val="00910A04"/>
    <w:rsid w:val="00912998"/>
    <w:rsid w:val="00914741"/>
    <w:rsid w:val="009169CD"/>
    <w:rsid w:val="009173E6"/>
    <w:rsid w:val="00917CDB"/>
    <w:rsid w:val="00920482"/>
    <w:rsid w:val="00920973"/>
    <w:rsid w:val="0092108E"/>
    <w:rsid w:val="00922B85"/>
    <w:rsid w:val="00930503"/>
    <w:rsid w:val="00930C41"/>
    <w:rsid w:val="00932A76"/>
    <w:rsid w:val="00932D43"/>
    <w:rsid w:val="00933B4A"/>
    <w:rsid w:val="009348E6"/>
    <w:rsid w:val="00934EBC"/>
    <w:rsid w:val="00934FFA"/>
    <w:rsid w:val="0093622F"/>
    <w:rsid w:val="00937DC2"/>
    <w:rsid w:val="00940A07"/>
    <w:rsid w:val="00940AB8"/>
    <w:rsid w:val="009455EB"/>
    <w:rsid w:val="009478F0"/>
    <w:rsid w:val="00953B8A"/>
    <w:rsid w:val="00954C0C"/>
    <w:rsid w:val="009558E7"/>
    <w:rsid w:val="009569D6"/>
    <w:rsid w:val="00961E08"/>
    <w:rsid w:val="00963906"/>
    <w:rsid w:val="00963A87"/>
    <w:rsid w:val="00967A22"/>
    <w:rsid w:val="009704C6"/>
    <w:rsid w:val="00971093"/>
    <w:rsid w:val="00971B57"/>
    <w:rsid w:val="00972F6A"/>
    <w:rsid w:val="009735A8"/>
    <w:rsid w:val="009752E8"/>
    <w:rsid w:val="009803BE"/>
    <w:rsid w:val="009831FA"/>
    <w:rsid w:val="009841AB"/>
    <w:rsid w:val="009847C2"/>
    <w:rsid w:val="00987160"/>
    <w:rsid w:val="00993757"/>
    <w:rsid w:val="009A1F48"/>
    <w:rsid w:val="009A2BD5"/>
    <w:rsid w:val="009A3E8D"/>
    <w:rsid w:val="009A7158"/>
    <w:rsid w:val="009A719A"/>
    <w:rsid w:val="009B176F"/>
    <w:rsid w:val="009B17D3"/>
    <w:rsid w:val="009B2057"/>
    <w:rsid w:val="009B2464"/>
    <w:rsid w:val="009B3F42"/>
    <w:rsid w:val="009C2942"/>
    <w:rsid w:val="009C5E75"/>
    <w:rsid w:val="009C750F"/>
    <w:rsid w:val="009D6380"/>
    <w:rsid w:val="009E1743"/>
    <w:rsid w:val="009E2203"/>
    <w:rsid w:val="009E3361"/>
    <w:rsid w:val="009E6C0C"/>
    <w:rsid w:val="009E70F0"/>
    <w:rsid w:val="009F141F"/>
    <w:rsid w:val="009F165E"/>
    <w:rsid w:val="009F17B3"/>
    <w:rsid w:val="009F33F6"/>
    <w:rsid w:val="009F343D"/>
    <w:rsid w:val="009F3BC9"/>
    <w:rsid w:val="009F4718"/>
    <w:rsid w:val="009F7772"/>
    <w:rsid w:val="00A000B0"/>
    <w:rsid w:val="00A00874"/>
    <w:rsid w:val="00A021C3"/>
    <w:rsid w:val="00A05CC2"/>
    <w:rsid w:val="00A06696"/>
    <w:rsid w:val="00A07BB9"/>
    <w:rsid w:val="00A102CD"/>
    <w:rsid w:val="00A1153E"/>
    <w:rsid w:val="00A11573"/>
    <w:rsid w:val="00A11FD8"/>
    <w:rsid w:val="00A1422C"/>
    <w:rsid w:val="00A14D3D"/>
    <w:rsid w:val="00A14F9D"/>
    <w:rsid w:val="00A178DC"/>
    <w:rsid w:val="00A17A0C"/>
    <w:rsid w:val="00A213DB"/>
    <w:rsid w:val="00A263E9"/>
    <w:rsid w:val="00A274A5"/>
    <w:rsid w:val="00A275BF"/>
    <w:rsid w:val="00A336E6"/>
    <w:rsid w:val="00A36668"/>
    <w:rsid w:val="00A40427"/>
    <w:rsid w:val="00A4507F"/>
    <w:rsid w:val="00A50761"/>
    <w:rsid w:val="00A51329"/>
    <w:rsid w:val="00A529A4"/>
    <w:rsid w:val="00A549F6"/>
    <w:rsid w:val="00A54DB1"/>
    <w:rsid w:val="00A553B6"/>
    <w:rsid w:val="00A557C8"/>
    <w:rsid w:val="00A62E07"/>
    <w:rsid w:val="00A728C4"/>
    <w:rsid w:val="00A72DAD"/>
    <w:rsid w:val="00A747A0"/>
    <w:rsid w:val="00A74C12"/>
    <w:rsid w:val="00A74D97"/>
    <w:rsid w:val="00A760C6"/>
    <w:rsid w:val="00A77253"/>
    <w:rsid w:val="00A81840"/>
    <w:rsid w:val="00A82AEB"/>
    <w:rsid w:val="00A868D5"/>
    <w:rsid w:val="00A86E35"/>
    <w:rsid w:val="00A87C93"/>
    <w:rsid w:val="00A904D4"/>
    <w:rsid w:val="00A912CC"/>
    <w:rsid w:val="00A934D2"/>
    <w:rsid w:val="00A958CF"/>
    <w:rsid w:val="00A97E79"/>
    <w:rsid w:val="00AA0DE7"/>
    <w:rsid w:val="00AA3B1B"/>
    <w:rsid w:val="00AB03A7"/>
    <w:rsid w:val="00AB1659"/>
    <w:rsid w:val="00AB3ACD"/>
    <w:rsid w:val="00AB54FF"/>
    <w:rsid w:val="00AB5894"/>
    <w:rsid w:val="00AB6A72"/>
    <w:rsid w:val="00AB7D73"/>
    <w:rsid w:val="00AC07C4"/>
    <w:rsid w:val="00AC1A5E"/>
    <w:rsid w:val="00AC1C57"/>
    <w:rsid w:val="00AC3352"/>
    <w:rsid w:val="00AC35FD"/>
    <w:rsid w:val="00AC5120"/>
    <w:rsid w:val="00AD0367"/>
    <w:rsid w:val="00AD06C7"/>
    <w:rsid w:val="00AD10D4"/>
    <w:rsid w:val="00AD5C27"/>
    <w:rsid w:val="00AD6819"/>
    <w:rsid w:val="00AE0AE5"/>
    <w:rsid w:val="00AE1370"/>
    <w:rsid w:val="00AE526A"/>
    <w:rsid w:val="00AE5CE6"/>
    <w:rsid w:val="00AE5FF9"/>
    <w:rsid w:val="00AE7306"/>
    <w:rsid w:val="00AF0179"/>
    <w:rsid w:val="00AF0B9D"/>
    <w:rsid w:val="00AF14C0"/>
    <w:rsid w:val="00AF1C86"/>
    <w:rsid w:val="00AF1D7B"/>
    <w:rsid w:val="00AF257B"/>
    <w:rsid w:val="00AF3EC7"/>
    <w:rsid w:val="00AF524D"/>
    <w:rsid w:val="00AF6B2F"/>
    <w:rsid w:val="00B0025F"/>
    <w:rsid w:val="00B0043D"/>
    <w:rsid w:val="00B03A8A"/>
    <w:rsid w:val="00B06ACA"/>
    <w:rsid w:val="00B1015B"/>
    <w:rsid w:val="00B110CB"/>
    <w:rsid w:val="00B112AD"/>
    <w:rsid w:val="00B13ADB"/>
    <w:rsid w:val="00B13E35"/>
    <w:rsid w:val="00B15380"/>
    <w:rsid w:val="00B20A8A"/>
    <w:rsid w:val="00B21CEB"/>
    <w:rsid w:val="00B234D4"/>
    <w:rsid w:val="00B24E4E"/>
    <w:rsid w:val="00B31C63"/>
    <w:rsid w:val="00B3254E"/>
    <w:rsid w:val="00B339CF"/>
    <w:rsid w:val="00B36524"/>
    <w:rsid w:val="00B36E13"/>
    <w:rsid w:val="00B426B9"/>
    <w:rsid w:val="00B42E85"/>
    <w:rsid w:val="00B441C2"/>
    <w:rsid w:val="00B47095"/>
    <w:rsid w:val="00B52870"/>
    <w:rsid w:val="00B53408"/>
    <w:rsid w:val="00B57600"/>
    <w:rsid w:val="00B62F06"/>
    <w:rsid w:val="00B6385B"/>
    <w:rsid w:val="00B6635A"/>
    <w:rsid w:val="00B7033C"/>
    <w:rsid w:val="00B70451"/>
    <w:rsid w:val="00B704BC"/>
    <w:rsid w:val="00B72A08"/>
    <w:rsid w:val="00B74CEC"/>
    <w:rsid w:val="00B75B28"/>
    <w:rsid w:val="00B76443"/>
    <w:rsid w:val="00B801C6"/>
    <w:rsid w:val="00B81034"/>
    <w:rsid w:val="00B812DB"/>
    <w:rsid w:val="00B829B9"/>
    <w:rsid w:val="00B8338D"/>
    <w:rsid w:val="00B84A5B"/>
    <w:rsid w:val="00B84FA5"/>
    <w:rsid w:val="00B86990"/>
    <w:rsid w:val="00B906D5"/>
    <w:rsid w:val="00B91A2C"/>
    <w:rsid w:val="00B923DD"/>
    <w:rsid w:val="00BA13F5"/>
    <w:rsid w:val="00BA1B01"/>
    <w:rsid w:val="00BA2763"/>
    <w:rsid w:val="00BA27D6"/>
    <w:rsid w:val="00BA3059"/>
    <w:rsid w:val="00BA5EA8"/>
    <w:rsid w:val="00BB260E"/>
    <w:rsid w:val="00BB3F88"/>
    <w:rsid w:val="00BB6B75"/>
    <w:rsid w:val="00BB7244"/>
    <w:rsid w:val="00BB7D26"/>
    <w:rsid w:val="00BB7EDE"/>
    <w:rsid w:val="00BC1D64"/>
    <w:rsid w:val="00BD1DAC"/>
    <w:rsid w:val="00BD2D09"/>
    <w:rsid w:val="00BD7026"/>
    <w:rsid w:val="00BD77BB"/>
    <w:rsid w:val="00BE5B4C"/>
    <w:rsid w:val="00BF00C4"/>
    <w:rsid w:val="00BF068B"/>
    <w:rsid w:val="00BF31C9"/>
    <w:rsid w:val="00BF5F64"/>
    <w:rsid w:val="00C01432"/>
    <w:rsid w:val="00C031E6"/>
    <w:rsid w:val="00C05F98"/>
    <w:rsid w:val="00C07785"/>
    <w:rsid w:val="00C13C25"/>
    <w:rsid w:val="00C15A0C"/>
    <w:rsid w:val="00C160E7"/>
    <w:rsid w:val="00C16CD5"/>
    <w:rsid w:val="00C16EED"/>
    <w:rsid w:val="00C170F4"/>
    <w:rsid w:val="00C171E7"/>
    <w:rsid w:val="00C2752F"/>
    <w:rsid w:val="00C32D72"/>
    <w:rsid w:val="00C33FA4"/>
    <w:rsid w:val="00C36235"/>
    <w:rsid w:val="00C434BC"/>
    <w:rsid w:val="00C4388D"/>
    <w:rsid w:val="00C512AA"/>
    <w:rsid w:val="00C561E8"/>
    <w:rsid w:val="00C562EF"/>
    <w:rsid w:val="00C565E6"/>
    <w:rsid w:val="00C6155B"/>
    <w:rsid w:val="00C6343E"/>
    <w:rsid w:val="00C712FA"/>
    <w:rsid w:val="00C71C2E"/>
    <w:rsid w:val="00C7206D"/>
    <w:rsid w:val="00C7558A"/>
    <w:rsid w:val="00C7694B"/>
    <w:rsid w:val="00C77099"/>
    <w:rsid w:val="00C82095"/>
    <w:rsid w:val="00C824A6"/>
    <w:rsid w:val="00C82A28"/>
    <w:rsid w:val="00C84468"/>
    <w:rsid w:val="00C86E9F"/>
    <w:rsid w:val="00C876CC"/>
    <w:rsid w:val="00C94B68"/>
    <w:rsid w:val="00C97A09"/>
    <w:rsid w:val="00CA3733"/>
    <w:rsid w:val="00CA4915"/>
    <w:rsid w:val="00CA4B10"/>
    <w:rsid w:val="00CA7FE7"/>
    <w:rsid w:val="00CB1045"/>
    <w:rsid w:val="00CB1741"/>
    <w:rsid w:val="00CB1C1D"/>
    <w:rsid w:val="00CB53AC"/>
    <w:rsid w:val="00CC2F27"/>
    <w:rsid w:val="00CC3770"/>
    <w:rsid w:val="00CC5BA6"/>
    <w:rsid w:val="00CC63F7"/>
    <w:rsid w:val="00CD06CA"/>
    <w:rsid w:val="00CD28D2"/>
    <w:rsid w:val="00CD4497"/>
    <w:rsid w:val="00CD4999"/>
    <w:rsid w:val="00CD627E"/>
    <w:rsid w:val="00CD6F2E"/>
    <w:rsid w:val="00CE03C3"/>
    <w:rsid w:val="00CE122E"/>
    <w:rsid w:val="00CE2CE7"/>
    <w:rsid w:val="00CE4626"/>
    <w:rsid w:val="00CE714E"/>
    <w:rsid w:val="00CF3943"/>
    <w:rsid w:val="00CF558E"/>
    <w:rsid w:val="00CF68FA"/>
    <w:rsid w:val="00CF6E89"/>
    <w:rsid w:val="00CF6F20"/>
    <w:rsid w:val="00CF7236"/>
    <w:rsid w:val="00D015F2"/>
    <w:rsid w:val="00D02CD8"/>
    <w:rsid w:val="00D0424A"/>
    <w:rsid w:val="00D11DBD"/>
    <w:rsid w:val="00D13A9F"/>
    <w:rsid w:val="00D2341B"/>
    <w:rsid w:val="00D31E38"/>
    <w:rsid w:val="00D33BA3"/>
    <w:rsid w:val="00D35C0A"/>
    <w:rsid w:val="00D364F0"/>
    <w:rsid w:val="00D36964"/>
    <w:rsid w:val="00D36A21"/>
    <w:rsid w:val="00D36BA8"/>
    <w:rsid w:val="00D36CA0"/>
    <w:rsid w:val="00D458D8"/>
    <w:rsid w:val="00D4661C"/>
    <w:rsid w:val="00D50872"/>
    <w:rsid w:val="00D5118E"/>
    <w:rsid w:val="00D54CA6"/>
    <w:rsid w:val="00D66B7B"/>
    <w:rsid w:val="00D66C1E"/>
    <w:rsid w:val="00D67C15"/>
    <w:rsid w:val="00D71D91"/>
    <w:rsid w:val="00D72266"/>
    <w:rsid w:val="00D728CE"/>
    <w:rsid w:val="00D74AD4"/>
    <w:rsid w:val="00D7660D"/>
    <w:rsid w:val="00D77979"/>
    <w:rsid w:val="00D8151D"/>
    <w:rsid w:val="00D817FF"/>
    <w:rsid w:val="00D8332F"/>
    <w:rsid w:val="00D8445B"/>
    <w:rsid w:val="00D84D05"/>
    <w:rsid w:val="00D86240"/>
    <w:rsid w:val="00D86E77"/>
    <w:rsid w:val="00D878C5"/>
    <w:rsid w:val="00D87AF1"/>
    <w:rsid w:val="00D9391B"/>
    <w:rsid w:val="00D9619B"/>
    <w:rsid w:val="00D97234"/>
    <w:rsid w:val="00DA19F7"/>
    <w:rsid w:val="00DA2BC0"/>
    <w:rsid w:val="00DA4486"/>
    <w:rsid w:val="00DA6828"/>
    <w:rsid w:val="00DB026A"/>
    <w:rsid w:val="00DB04FF"/>
    <w:rsid w:val="00DB1B6B"/>
    <w:rsid w:val="00DB5285"/>
    <w:rsid w:val="00DB5BE5"/>
    <w:rsid w:val="00DB65BC"/>
    <w:rsid w:val="00DB77C5"/>
    <w:rsid w:val="00DB79E6"/>
    <w:rsid w:val="00DC4C04"/>
    <w:rsid w:val="00DC794B"/>
    <w:rsid w:val="00DC7964"/>
    <w:rsid w:val="00DD0B51"/>
    <w:rsid w:val="00DD118F"/>
    <w:rsid w:val="00DD162D"/>
    <w:rsid w:val="00DD21E7"/>
    <w:rsid w:val="00DD29EB"/>
    <w:rsid w:val="00DD362C"/>
    <w:rsid w:val="00DD4343"/>
    <w:rsid w:val="00DD7E3D"/>
    <w:rsid w:val="00DE0DB7"/>
    <w:rsid w:val="00DE4DB9"/>
    <w:rsid w:val="00DE51B7"/>
    <w:rsid w:val="00DE7626"/>
    <w:rsid w:val="00DE7DB3"/>
    <w:rsid w:val="00DE7FF9"/>
    <w:rsid w:val="00DF1147"/>
    <w:rsid w:val="00DF62DF"/>
    <w:rsid w:val="00DF787F"/>
    <w:rsid w:val="00DF7F99"/>
    <w:rsid w:val="00E0332B"/>
    <w:rsid w:val="00E03842"/>
    <w:rsid w:val="00E0602A"/>
    <w:rsid w:val="00E06B10"/>
    <w:rsid w:val="00E07481"/>
    <w:rsid w:val="00E112AD"/>
    <w:rsid w:val="00E11B5B"/>
    <w:rsid w:val="00E12546"/>
    <w:rsid w:val="00E15B99"/>
    <w:rsid w:val="00E170CD"/>
    <w:rsid w:val="00E201D5"/>
    <w:rsid w:val="00E2047A"/>
    <w:rsid w:val="00E22F27"/>
    <w:rsid w:val="00E2328D"/>
    <w:rsid w:val="00E2397E"/>
    <w:rsid w:val="00E26F32"/>
    <w:rsid w:val="00E319DA"/>
    <w:rsid w:val="00E37844"/>
    <w:rsid w:val="00E42B25"/>
    <w:rsid w:val="00E44656"/>
    <w:rsid w:val="00E44886"/>
    <w:rsid w:val="00E45BB4"/>
    <w:rsid w:val="00E50326"/>
    <w:rsid w:val="00E527E7"/>
    <w:rsid w:val="00E52D43"/>
    <w:rsid w:val="00E5309C"/>
    <w:rsid w:val="00E537D6"/>
    <w:rsid w:val="00E55C3D"/>
    <w:rsid w:val="00E56ABA"/>
    <w:rsid w:val="00E57744"/>
    <w:rsid w:val="00E577F5"/>
    <w:rsid w:val="00E609E4"/>
    <w:rsid w:val="00E62E1B"/>
    <w:rsid w:val="00E659C9"/>
    <w:rsid w:val="00E679AD"/>
    <w:rsid w:val="00E70F8D"/>
    <w:rsid w:val="00E81A7C"/>
    <w:rsid w:val="00E8662F"/>
    <w:rsid w:val="00E87B5F"/>
    <w:rsid w:val="00E91E58"/>
    <w:rsid w:val="00E92518"/>
    <w:rsid w:val="00E95D05"/>
    <w:rsid w:val="00E9697C"/>
    <w:rsid w:val="00E974C4"/>
    <w:rsid w:val="00EA00A4"/>
    <w:rsid w:val="00EA3F2A"/>
    <w:rsid w:val="00EA56C9"/>
    <w:rsid w:val="00EB02C7"/>
    <w:rsid w:val="00EB2CA7"/>
    <w:rsid w:val="00EB2E10"/>
    <w:rsid w:val="00EB4FBE"/>
    <w:rsid w:val="00EB5093"/>
    <w:rsid w:val="00EB518B"/>
    <w:rsid w:val="00EB59B0"/>
    <w:rsid w:val="00EC2121"/>
    <w:rsid w:val="00EC22EC"/>
    <w:rsid w:val="00EC263B"/>
    <w:rsid w:val="00EC3B26"/>
    <w:rsid w:val="00EC411D"/>
    <w:rsid w:val="00ED0FB5"/>
    <w:rsid w:val="00ED164D"/>
    <w:rsid w:val="00ED1A1A"/>
    <w:rsid w:val="00ED2D0E"/>
    <w:rsid w:val="00ED52D4"/>
    <w:rsid w:val="00ED57BF"/>
    <w:rsid w:val="00ED6D55"/>
    <w:rsid w:val="00ED7732"/>
    <w:rsid w:val="00EE594B"/>
    <w:rsid w:val="00EF0731"/>
    <w:rsid w:val="00EF44CA"/>
    <w:rsid w:val="00EF7646"/>
    <w:rsid w:val="00F00148"/>
    <w:rsid w:val="00F00C59"/>
    <w:rsid w:val="00F014C3"/>
    <w:rsid w:val="00F1295F"/>
    <w:rsid w:val="00F13FC9"/>
    <w:rsid w:val="00F14366"/>
    <w:rsid w:val="00F14977"/>
    <w:rsid w:val="00F170B9"/>
    <w:rsid w:val="00F201EF"/>
    <w:rsid w:val="00F21570"/>
    <w:rsid w:val="00F22A42"/>
    <w:rsid w:val="00F2512E"/>
    <w:rsid w:val="00F25752"/>
    <w:rsid w:val="00F26072"/>
    <w:rsid w:val="00F279CB"/>
    <w:rsid w:val="00F30117"/>
    <w:rsid w:val="00F30304"/>
    <w:rsid w:val="00F30332"/>
    <w:rsid w:val="00F36C05"/>
    <w:rsid w:val="00F37BFF"/>
    <w:rsid w:val="00F37C1C"/>
    <w:rsid w:val="00F37FAF"/>
    <w:rsid w:val="00F404FA"/>
    <w:rsid w:val="00F40E0A"/>
    <w:rsid w:val="00F41CD9"/>
    <w:rsid w:val="00F445A2"/>
    <w:rsid w:val="00F4626D"/>
    <w:rsid w:val="00F46468"/>
    <w:rsid w:val="00F565E7"/>
    <w:rsid w:val="00F617C9"/>
    <w:rsid w:val="00F655C1"/>
    <w:rsid w:val="00F657A3"/>
    <w:rsid w:val="00F6756C"/>
    <w:rsid w:val="00F70EA1"/>
    <w:rsid w:val="00F72655"/>
    <w:rsid w:val="00F73013"/>
    <w:rsid w:val="00F74C58"/>
    <w:rsid w:val="00F7548F"/>
    <w:rsid w:val="00F7762F"/>
    <w:rsid w:val="00F77EC4"/>
    <w:rsid w:val="00F8037F"/>
    <w:rsid w:val="00F808C5"/>
    <w:rsid w:val="00F8172F"/>
    <w:rsid w:val="00F826CC"/>
    <w:rsid w:val="00F916C4"/>
    <w:rsid w:val="00F95038"/>
    <w:rsid w:val="00F95E47"/>
    <w:rsid w:val="00F96EE0"/>
    <w:rsid w:val="00F971B9"/>
    <w:rsid w:val="00F97C2B"/>
    <w:rsid w:val="00FA0D2A"/>
    <w:rsid w:val="00FA3687"/>
    <w:rsid w:val="00FA5B40"/>
    <w:rsid w:val="00FB2FA0"/>
    <w:rsid w:val="00FB4F4D"/>
    <w:rsid w:val="00FB5EAE"/>
    <w:rsid w:val="00FB7C96"/>
    <w:rsid w:val="00FB7DF1"/>
    <w:rsid w:val="00FC1002"/>
    <w:rsid w:val="00FC2299"/>
    <w:rsid w:val="00FC3DE1"/>
    <w:rsid w:val="00FC74B4"/>
    <w:rsid w:val="00FD033D"/>
    <w:rsid w:val="00FD0EAE"/>
    <w:rsid w:val="00FD370F"/>
    <w:rsid w:val="00FE0C43"/>
    <w:rsid w:val="00FE70D2"/>
    <w:rsid w:val="00FE74A8"/>
    <w:rsid w:val="00FE7E1E"/>
    <w:rsid w:val="00FF0A17"/>
    <w:rsid w:val="00FF404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40413D"/>
    <w:pPr>
      <w:spacing w:before="120" w:after="12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qFormat/>
    <w:rsid w:val="0040413D"/>
    <w:pPr>
      <w:framePr w:hSpace="510" w:wrap="notBeside" w:vAnchor="text" w:hAnchor="margin" w:xAlign="center" w:y="1"/>
      <w:spacing w:after="12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semiHidden/>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5D05C0"/>
    <w:rPr>
      <w:rFonts w:ascii="Calibri" w:eastAsiaTheme="minorHAnsi" w:hAnsi="Calibri" w:cstheme="minorBidi"/>
      <w:sz w:val="22"/>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FC70FC0B-9D5D-4608-9DB9-E7C41677E86F}">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56</Pages>
  <Words>56003</Words>
  <Characters>319221</Characters>
  <Application>Microsoft Office Word</Application>
  <DocSecurity>0</DocSecurity>
  <Lines>2660</Lines>
  <Paragraphs>7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4476</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4-0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